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3E6BE2" w14:textId="77777777" w:rsidR="008D7574" w:rsidRDefault="0009279E">
      <w:pPr>
        <w:rPr>
          <w:b/>
          <w:sz w:val="28"/>
          <w:szCs w:val="28"/>
        </w:rPr>
      </w:pPr>
      <w:r w:rsidRPr="00780983">
        <w:rPr>
          <w:b/>
          <w:sz w:val="28"/>
          <w:szCs w:val="28"/>
        </w:rPr>
        <w:t>Autoantibody Pain</w:t>
      </w:r>
    </w:p>
    <w:p w14:paraId="64C461B8" w14:textId="77777777" w:rsidR="00174FC7" w:rsidRDefault="00174FC7">
      <w:pPr>
        <w:rPr>
          <w:b/>
          <w:sz w:val="28"/>
          <w:szCs w:val="28"/>
        </w:rPr>
      </w:pPr>
    </w:p>
    <w:p w14:paraId="1A172F8F" w14:textId="77777777" w:rsidR="003E1EE3" w:rsidRDefault="003E1EE3">
      <w:pPr>
        <w:rPr>
          <w:b/>
          <w:sz w:val="28"/>
          <w:szCs w:val="28"/>
        </w:rPr>
      </w:pPr>
    </w:p>
    <w:p w14:paraId="2D8C989E" w14:textId="533458BB" w:rsidR="00174FC7" w:rsidRDefault="00174FC7">
      <w:pPr>
        <w:rPr>
          <w:sz w:val="20"/>
          <w:szCs w:val="20"/>
        </w:rPr>
      </w:pPr>
      <w:r w:rsidRPr="00174FC7">
        <w:rPr>
          <w:sz w:val="20"/>
          <w:szCs w:val="20"/>
        </w:rPr>
        <w:t xml:space="preserve">Dr. Andreas Goebel </w:t>
      </w:r>
    </w:p>
    <w:p w14:paraId="595CABB6" w14:textId="77777777" w:rsidR="00174FC7" w:rsidRDefault="00174FC7">
      <w:pPr>
        <w:rPr>
          <w:sz w:val="20"/>
          <w:szCs w:val="20"/>
        </w:rPr>
      </w:pPr>
    </w:p>
    <w:p w14:paraId="1A3CE231" w14:textId="77777777" w:rsidR="00174FC7" w:rsidRDefault="00174FC7">
      <w:pPr>
        <w:rPr>
          <w:sz w:val="20"/>
          <w:szCs w:val="20"/>
        </w:rPr>
      </w:pPr>
    </w:p>
    <w:p w14:paraId="754EC657" w14:textId="05C7B44D" w:rsidR="00174FC7" w:rsidRPr="00174FC7" w:rsidRDefault="00174FC7">
      <w:pPr>
        <w:rPr>
          <w:sz w:val="20"/>
          <w:szCs w:val="20"/>
        </w:rPr>
      </w:pPr>
      <w:r w:rsidRPr="00174FC7">
        <w:rPr>
          <w:sz w:val="20"/>
          <w:szCs w:val="20"/>
        </w:rPr>
        <w:t xml:space="preserve">Pain Research Institute, Department of Translational Medicine, University of Liverpool, Liverpool L9 7AL, andreasgoebel@rocketmail.com </w:t>
      </w:r>
    </w:p>
    <w:p w14:paraId="73BD78AB" w14:textId="77777777" w:rsidR="0009279E" w:rsidRDefault="0009279E"/>
    <w:p w14:paraId="2CBE26A0" w14:textId="77777777" w:rsidR="00174FC7" w:rsidRDefault="00174FC7">
      <w:pPr>
        <w:rPr>
          <w:b/>
          <w:u w:val="single"/>
        </w:rPr>
      </w:pPr>
    </w:p>
    <w:p w14:paraId="15DCA424" w14:textId="77777777" w:rsidR="00174FC7" w:rsidRDefault="00174FC7">
      <w:pPr>
        <w:rPr>
          <w:b/>
          <w:u w:val="single"/>
        </w:rPr>
      </w:pPr>
    </w:p>
    <w:p w14:paraId="4C91AEA7" w14:textId="77777777" w:rsidR="00174FC7" w:rsidRDefault="00174FC7">
      <w:pPr>
        <w:rPr>
          <w:b/>
          <w:u w:val="single"/>
        </w:rPr>
      </w:pPr>
      <w:r>
        <w:rPr>
          <w:b/>
          <w:u w:val="single"/>
        </w:rPr>
        <w:t>Abstract</w:t>
      </w:r>
    </w:p>
    <w:p w14:paraId="72AFEC68" w14:textId="77777777" w:rsidR="00271087" w:rsidRDefault="00271087">
      <w:pPr>
        <w:rPr>
          <w:b/>
          <w:u w:val="single"/>
        </w:rPr>
      </w:pPr>
    </w:p>
    <w:p w14:paraId="620D55E1" w14:textId="1FF05535" w:rsidR="00271087" w:rsidRPr="00F42DDA" w:rsidRDefault="00C61533">
      <w:r>
        <w:t>After</w:t>
      </w:r>
      <w:r w:rsidR="00BD1E49">
        <w:t xml:space="preserve"> </w:t>
      </w:r>
      <w:r w:rsidR="001869AB">
        <w:t>autoantibody binding to target tissues,</w:t>
      </w:r>
      <w:r w:rsidR="00F42DDA" w:rsidRPr="00F42DDA">
        <w:t xml:space="preserve"> </w:t>
      </w:r>
      <w:r w:rsidR="006045FC">
        <w:t>Fc-</w:t>
      </w:r>
      <w:r w:rsidR="00015BC3">
        <w:t>region</w:t>
      </w:r>
      <w:r w:rsidR="006045FC">
        <w:t xml:space="preserve"> </w:t>
      </w:r>
      <w:r w:rsidR="001869AB">
        <w:t>dependent inflammat</w:t>
      </w:r>
      <w:r w:rsidR="00015BC3">
        <w:t>ion</w:t>
      </w:r>
      <w:r w:rsidR="006045FC">
        <w:t xml:space="preserve"> </w:t>
      </w:r>
      <w:r w:rsidR="00BD1E49">
        <w:t xml:space="preserve">can </w:t>
      </w:r>
      <w:r w:rsidR="009076CB">
        <w:t>induce pain by exciting</w:t>
      </w:r>
      <w:r w:rsidR="00BD1E49">
        <w:t xml:space="preserve"> </w:t>
      </w:r>
      <w:r w:rsidR="009B27E5">
        <w:t>nociceptors</w:t>
      </w:r>
      <w:r w:rsidR="009076CB">
        <w:t>. But r</w:t>
      </w:r>
      <w:r w:rsidR="00BD1E49">
        <w:t xml:space="preserve">ecently </w:t>
      </w:r>
      <w:r w:rsidR="009076CB">
        <w:t>another</w:t>
      </w:r>
      <w:r w:rsidR="008349A9">
        <w:t xml:space="preserve"> </w:t>
      </w:r>
      <w:r w:rsidR="00BD1E49">
        <w:t xml:space="preserve">possibility has </w:t>
      </w:r>
      <w:r w:rsidR="00015BC3">
        <w:t>emerged</w:t>
      </w:r>
      <w:r w:rsidR="009076CB">
        <w:t>, whereby</w:t>
      </w:r>
      <w:r w:rsidR="00AB712B">
        <w:t xml:space="preserve"> </w:t>
      </w:r>
      <w:r w:rsidR="001869AB">
        <w:t>autoantibody</w:t>
      </w:r>
      <w:r w:rsidR="00BD1E49">
        <w:t xml:space="preserve"> binding to </w:t>
      </w:r>
      <w:r w:rsidR="009B27E5">
        <w:t>nociceptors</w:t>
      </w:r>
      <w:r w:rsidR="00BD1E49">
        <w:t xml:space="preserve"> can </w:t>
      </w:r>
      <w:r w:rsidR="00992D52">
        <w:t xml:space="preserve">also </w:t>
      </w:r>
      <w:r w:rsidR="009076CB">
        <w:t xml:space="preserve">directly </w:t>
      </w:r>
      <w:r w:rsidR="00BD1E49">
        <w:t>cause pain</w:t>
      </w:r>
      <w:r w:rsidR="009076CB">
        <w:t>, without inflammation. This occurs as a result of</w:t>
      </w:r>
      <w:r w:rsidR="00BD1E49">
        <w:t xml:space="preserve"> Fab-</w:t>
      </w:r>
      <w:r w:rsidR="00015BC3">
        <w:t>region</w:t>
      </w:r>
      <w:r w:rsidR="00BD1E49">
        <w:t xml:space="preserve"> mediated </w:t>
      </w:r>
      <w:r w:rsidR="00015BC3">
        <w:t>modification</w:t>
      </w:r>
      <w:r w:rsidR="008349A9">
        <w:t xml:space="preserve"> of nerve transduction,</w:t>
      </w:r>
      <w:r w:rsidR="00BD1E49">
        <w:t xml:space="preserve"> transmission, or neuropeptide release. In three conditions, complex regional pain syndrome, anti-voltage gated potassium channel complex autoimmunity, and chronic fatigue syndrome, </w:t>
      </w:r>
      <w:r w:rsidR="00015BC3">
        <w:t xml:space="preserve">initial </w:t>
      </w:r>
      <w:r w:rsidR="00BD1E49">
        <w:t>laboratory-</w:t>
      </w:r>
      <w:r w:rsidR="00EE3852">
        <w:t>,</w:t>
      </w:r>
      <w:r w:rsidR="00BD1E49">
        <w:t xml:space="preserve"> and </w:t>
      </w:r>
      <w:r w:rsidR="003F1710">
        <w:t xml:space="preserve">clinical </w:t>
      </w:r>
      <w:r w:rsidR="00BD1E49">
        <w:t xml:space="preserve">trial-results </w:t>
      </w:r>
      <w:r w:rsidR="00AB712B">
        <w:t>have</w:t>
      </w:r>
      <w:r w:rsidR="009076CB">
        <w:t xml:space="preserve"> suggested</w:t>
      </w:r>
      <w:r w:rsidR="008349A9">
        <w:t xml:space="preserve"> a potential role for </w:t>
      </w:r>
      <w:r>
        <w:t>autoantibody-</w:t>
      </w:r>
      <w:r w:rsidR="00AB712B">
        <w:t>mediated</w:t>
      </w:r>
      <w:r w:rsidR="008349A9">
        <w:t xml:space="preserve"> mechanisms</w:t>
      </w:r>
      <w:r>
        <w:t xml:space="preserve">, with no or </w:t>
      </w:r>
      <w:r w:rsidR="009B27E5">
        <w:t xml:space="preserve">only </w:t>
      </w:r>
      <w:r>
        <w:t>little associated inflammation</w:t>
      </w:r>
      <w:r w:rsidR="008349A9">
        <w:t xml:space="preserve">. More research assessing </w:t>
      </w:r>
      <w:r>
        <w:t>the pathogenic</w:t>
      </w:r>
      <w:r w:rsidR="00AB712B">
        <w:t xml:space="preserve"> role</w:t>
      </w:r>
      <w:r>
        <w:t>s</w:t>
      </w:r>
      <w:r w:rsidR="00AB712B">
        <w:t xml:space="preserve"> of </w:t>
      </w:r>
      <w:r w:rsidR="008349A9">
        <w:t xml:space="preserve">autoantibodies in these and </w:t>
      </w:r>
      <w:r w:rsidR="00015BC3">
        <w:t>other</w:t>
      </w:r>
      <w:r w:rsidR="008349A9">
        <w:t xml:space="preserve"> chronic pain </w:t>
      </w:r>
      <w:r w:rsidR="00992D52">
        <w:t>conditions</w:t>
      </w:r>
      <w:r w:rsidR="009B27E5">
        <w:t xml:space="preserve"> is required. The </w:t>
      </w:r>
      <w:r w:rsidR="008349A9">
        <w:t>concept of autoantib</w:t>
      </w:r>
      <w:r w:rsidR="009B27E5">
        <w:t>ody-</w:t>
      </w:r>
      <w:r w:rsidR="008349A9">
        <w:t xml:space="preserve">mediated pain offers hope for the development of novel therapies for </w:t>
      </w:r>
      <w:r w:rsidR="009076CB">
        <w:t>currently</w:t>
      </w:r>
      <w:r w:rsidR="008349A9">
        <w:t xml:space="preserve"> intractable pain conditions. </w:t>
      </w:r>
    </w:p>
    <w:p w14:paraId="34A47B92" w14:textId="77777777" w:rsidR="00271087" w:rsidRDefault="00271087">
      <w:pPr>
        <w:rPr>
          <w:b/>
          <w:u w:val="single"/>
        </w:rPr>
      </w:pPr>
    </w:p>
    <w:p w14:paraId="252559EC" w14:textId="77777777" w:rsidR="00271087" w:rsidRDefault="00271087">
      <w:pPr>
        <w:rPr>
          <w:b/>
          <w:u w:val="single"/>
        </w:rPr>
      </w:pPr>
    </w:p>
    <w:p w14:paraId="24F769F5" w14:textId="77777777" w:rsidR="00271087" w:rsidRDefault="00271087">
      <w:pPr>
        <w:rPr>
          <w:b/>
          <w:u w:val="single"/>
        </w:rPr>
      </w:pPr>
    </w:p>
    <w:p w14:paraId="6137500D" w14:textId="5EB291CE" w:rsidR="00174FC7" w:rsidRDefault="00271087">
      <w:pPr>
        <w:rPr>
          <w:b/>
          <w:u w:val="single"/>
        </w:rPr>
      </w:pPr>
      <w:r>
        <w:rPr>
          <w:b/>
          <w:u w:val="single"/>
        </w:rPr>
        <w:t xml:space="preserve">Keywords: </w:t>
      </w:r>
      <w:r w:rsidRPr="00271087">
        <w:t>autoantibody, pain, complex regional pain syndrome, CRPS, VGKC, chronic fatigue</w:t>
      </w:r>
      <w:r w:rsidR="00174FC7">
        <w:rPr>
          <w:b/>
          <w:u w:val="single"/>
        </w:rPr>
        <w:br w:type="page"/>
      </w:r>
    </w:p>
    <w:p w14:paraId="46CB2178" w14:textId="143F734F" w:rsidR="00765220" w:rsidRPr="00AB1D61" w:rsidRDefault="00AB1D61">
      <w:pPr>
        <w:rPr>
          <w:b/>
          <w:u w:val="single"/>
        </w:rPr>
      </w:pPr>
      <w:r w:rsidRPr="00AB1D61">
        <w:rPr>
          <w:b/>
          <w:u w:val="single"/>
        </w:rPr>
        <w:lastRenderedPageBreak/>
        <w:t xml:space="preserve">1. </w:t>
      </w:r>
      <w:r w:rsidR="00765220" w:rsidRPr="00AB1D61">
        <w:rPr>
          <w:b/>
          <w:u w:val="single"/>
        </w:rPr>
        <w:t>Introduction</w:t>
      </w:r>
    </w:p>
    <w:p w14:paraId="77742536" w14:textId="77777777" w:rsidR="00A45144" w:rsidRPr="0093454A" w:rsidRDefault="00A45144" w:rsidP="0093454A">
      <w:pPr>
        <w:widowControl w:val="0"/>
        <w:autoSpaceDE w:val="0"/>
        <w:autoSpaceDN w:val="0"/>
        <w:adjustRightInd w:val="0"/>
        <w:rPr>
          <w:rFonts w:ascii="∞}¯ø◊îÂ" w:hAnsi="∞}¯ø◊îÂ" w:cs="∞}¯ø◊îÂ"/>
          <w:sz w:val="20"/>
          <w:szCs w:val="20"/>
        </w:rPr>
      </w:pPr>
    </w:p>
    <w:p w14:paraId="1FF51587" w14:textId="6E278ED2" w:rsidR="00827726" w:rsidRDefault="00827726" w:rsidP="00827726">
      <w:r>
        <w:t xml:space="preserve">The objective of this review is to highlight </w:t>
      </w:r>
      <w:r w:rsidR="009C2F95">
        <w:t xml:space="preserve">the </w:t>
      </w:r>
      <w:r w:rsidR="00246305">
        <w:t>topic area</w:t>
      </w:r>
      <w:r w:rsidR="00B55B7F">
        <w:t xml:space="preserve"> of</w:t>
      </w:r>
      <w:r w:rsidR="003722A3">
        <w:t xml:space="preserve"> </w:t>
      </w:r>
      <w:r>
        <w:t xml:space="preserve"> ‘autoantibody pain’</w:t>
      </w:r>
      <w:r w:rsidR="00033526">
        <w:t xml:space="preserve">. </w:t>
      </w:r>
      <w:r w:rsidR="00BC2544">
        <w:t>It</w:t>
      </w:r>
      <w:r w:rsidR="00033526">
        <w:t xml:space="preserve"> </w:t>
      </w:r>
      <w:r w:rsidR="006E48C2">
        <w:t>focuses</w:t>
      </w:r>
      <w:r w:rsidR="00C979B3">
        <w:t xml:space="preserve"> on</w:t>
      </w:r>
      <w:r w:rsidR="00246305">
        <w:t xml:space="preserve"> the emerging field of</w:t>
      </w:r>
      <w:r w:rsidR="00C979B3">
        <w:t xml:space="preserve"> </w:t>
      </w:r>
      <w:r w:rsidR="0080357B">
        <w:t>autoantibody-</w:t>
      </w:r>
      <w:r w:rsidR="00BC2544">
        <w:t>associated,</w:t>
      </w:r>
      <w:r w:rsidR="0080357B">
        <w:t xml:space="preserve"> non-inflammatory</w:t>
      </w:r>
      <w:r w:rsidR="007944E2">
        <w:t xml:space="preserve"> </w:t>
      </w:r>
      <w:r w:rsidR="00BC2544">
        <w:t xml:space="preserve">chronic </w:t>
      </w:r>
      <w:r w:rsidR="007944E2">
        <w:t>pain conditions</w:t>
      </w:r>
      <w:r w:rsidR="006E48C2">
        <w:t xml:space="preserve"> in the</w:t>
      </w:r>
      <w:r w:rsidR="00015BC3">
        <w:t xml:space="preserve"> </w:t>
      </w:r>
      <w:r w:rsidR="006E48C2">
        <w:t xml:space="preserve">three examples of </w:t>
      </w:r>
      <w:r>
        <w:t xml:space="preserve">Complex Regional Pain Syndrome, </w:t>
      </w:r>
      <w:r w:rsidR="000F0196">
        <w:t>anti-potassium channel-</w:t>
      </w:r>
      <w:r w:rsidR="00EE0F37">
        <w:t xml:space="preserve">complex </w:t>
      </w:r>
      <w:r>
        <w:t>antibody</w:t>
      </w:r>
      <w:r w:rsidR="00EE0F37">
        <w:t xml:space="preserve"> </w:t>
      </w:r>
      <w:r>
        <w:t>associated pains, and pai</w:t>
      </w:r>
      <w:r w:rsidR="00B55B7F">
        <w:t xml:space="preserve">nful chronic fatigue syndrome. </w:t>
      </w:r>
    </w:p>
    <w:p w14:paraId="6DF70304" w14:textId="5F27F0C0" w:rsidR="00AB712B" w:rsidRDefault="00CC292C" w:rsidP="00AB712B">
      <w:r>
        <w:t>Chronic pain</w:t>
      </w:r>
      <w:r w:rsidR="0005054D">
        <w:t xml:space="preserve"> </w:t>
      </w:r>
      <w:r>
        <w:t xml:space="preserve">is </w:t>
      </w:r>
      <w:r w:rsidR="003E3858">
        <w:t xml:space="preserve">a </w:t>
      </w:r>
      <w:r>
        <w:t>common human health condition</w:t>
      </w:r>
      <w:r w:rsidR="00461E59">
        <w:t xml:space="preserve"> </w:t>
      </w:r>
      <w:r w:rsidR="004B550E">
        <w:t xml:space="preserve">that is </w:t>
      </w:r>
      <w:r w:rsidR="00461E59">
        <w:t xml:space="preserve">associated with </w:t>
      </w:r>
      <w:r w:rsidR="003E4D7B">
        <w:t>a</w:t>
      </w:r>
      <w:r w:rsidR="00DE6E18">
        <w:t xml:space="preserve"> poor quality of life </w:t>
      </w:r>
      <w:r w:rsidR="00DE6E18">
        <w:fldChar w:fldCharType="begin">
          <w:fldData xml:space="preserve">PEVuZE5vdGU+PENpdGU+PEF1dGhvcj5TcHJhbmdlcnM8L0F1dGhvcj48WWVhcj4yMDAwPC9ZZWFy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</w:fldData>
        </w:fldChar>
      </w:r>
      <w:r w:rsidR="00905745">
        <w:instrText xml:space="preserve"> ADDIN EN.CITE </w:instrText>
      </w:r>
      <w:r w:rsidR="00905745">
        <w:fldChar w:fldCharType="begin">
          <w:fldData xml:space="preserve">PEVuZE5vdGU+PENpdGU+PEF1dGhvcj5TcHJhbmdlcnM8L0F1dGhvcj48WWVhcj4yMDAwPC9ZZWFy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</w:fldData>
        </w:fldChar>
      </w:r>
      <w:r w:rsidR="00905745">
        <w:instrText xml:space="preserve"> ADDIN EN.CITE.DATA </w:instrText>
      </w:r>
      <w:r w:rsidR="00905745">
        <w:fldChar w:fldCharType="end"/>
      </w:r>
      <w:r w:rsidR="00DE6E18">
        <w:fldChar w:fldCharType="separate"/>
      </w:r>
      <w:r w:rsidR="00905745">
        <w:rPr>
          <w:noProof/>
        </w:rPr>
        <w:t>[</w:t>
      </w:r>
      <w:hyperlink w:anchor="_ENREF_1" w:tooltip="Sprangers, 2000 #1630" w:history="1">
        <w:r w:rsidR="00791478">
          <w:rPr>
            <w:noProof/>
          </w:rPr>
          <w:t>1</w:t>
        </w:r>
      </w:hyperlink>
      <w:r w:rsidR="00905745">
        <w:rPr>
          <w:noProof/>
        </w:rPr>
        <w:t>]</w:t>
      </w:r>
      <w:r w:rsidR="00DE6E18">
        <w:fldChar w:fldCharType="end"/>
      </w:r>
      <w:r w:rsidR="004B550E">
        <w:t xml:space="preserve">. </w:t>
      </w:r>
      <w:r w:rsidR="00DE6E18">
        <w:t xml:space="preserve"> </w:t>
      </w:r>
      <w:r w:rsidR="00193789">
        <w:t>Most patients</w:t>
      </w:r>
      <w:r w:rsidR="004B550E">
        <w:t xml:space="preserve"> will</w:t>
      </w:r>
      <w:r w:rsidR="008656E3">
        <w:t>,</w:t>
      </w:r>
      <w:r w:rsidR="004B550E">
        <w:t xml:space="preserve"> </w:t>
      </w:r>
      <w:r w:rsidR="00CA6F02">
        <w:t>over time</w:t>
      </w:r>
      <w:r w:rsidR="004B550E">
        <w:t xml:space="preserve"> develop </w:t>
      </w:r>
      <w:r w:rsidR="00421596">
        <w:t xml:space="preserve">both </w:t>
      </w:r>
      <w:r w:rsidR="007A5F6B">
        <w:t>pain-</w:t>
      </w:r>
      <w:r w:rsidR="004B550E">
        <w:t>associated dysfunction, and psychological co-morbidity, so that chronic pain conditions incur</w:t>
      </w:r>
      <w:r w:rsidR="00DE6E18">
        <w:t xml:space="preserve"> </w:t>
      </w:r>
      <w:r w:rsidR="0093454A">
        <w:t>high costs to</w:t>
      </w:r>
      <w:r w:rsidR="00E07176">
        <w:t xml:space="preserve"> the</w:t>
      </w:r>
      <w:r w:rsidR="00DE6E18">
        <w:t xml:space="preserve"> individual, their family, </w:t>
      </w:r>
      <w:r w:rsidR="0093454A">
        <w:t>healthcare system</w:t>
      </w:r>
      <w:r w:rsidR="00DE6E18">
        <w:t>s</w:t>
      </w:r>
      <w:r w:rsidR="00CA4681">
        <w:t>,</w:t>
      </w:r>
      <w:r w:rsidR="009951B0">
        <w:t xml:space="preserve"> and society</w:t>
      </w:r>
      <w:r w:rsidR="00CA4681">
        <w:t xml:space="preserve"> as a whole</w:t>
      </w:r>
      <w:r w:rsidR="009951B0">
        <w:t xml:space="preserve"> </w:t>
      </w:r>
      <w:r w:rsidR="00A97A55">
        <w:fldChar w:fldCharType="begin"/>
      </w:r>
      <w:r w:rsidR="00905745">
        <w:instrText xml:space="preserve"> ADDIN EN.CITE &lt;EndNote&gt;&lt;Cite&gt;&lt;Year&gt;2015&lt;/Year&gt;&lt;RecNum&gt;1629&lt;/RecNum&gt;&lt;DisplayText&gt;[2]&lt;/DisplayText&gt;&lt;record&gt;&lt;rec-number&gt;1629&lt;/rec-number&gt;&lt;foreign-keys&gt;&lt;key app="EN" db-id="rpdfwxw2q9v0a7esvvj5pd2gwd0rfp2a2zt5"&gt;1629&lt;/key&gt;&lt;/foreign-keys&gt;&lt;ref-type name="Journal Article"&gt;17&lt;/ref-type&gt;&lt;contributors&gt;&lt;/contributors&gt;&lt;titles&gt;&lt;title&gt;Global, regional, and national incidence, prevalence, and years lived with disability for 301 acute and chronic diseases and injuries in 188 countries, 1990-2013: a systematic analysis for the Global Burden of Disease Study 2013&lt;/title&gt;&lt;secondary-title&gt;Lancet&lt;/secondary-title&gt;&lt;/titles&gt;&lt;periodical&gt;&lt;full-title&gt;Lancet&lt;/full-title&gt;&lt;/periodical&gt;&lt;pages&gt;743-800&lt;/pages&gt;&lt;volume&gt;386&lt;/volume&gt;&lt;number&gt;9995&lt;/number&gt;&lt;edition&gt;2015/06/13&lt;/edition&gt;&lt;dates&gt;&lt;year&gt;2015&lt;/year&gt;&lt;pub-dates&gt;&lt;date&gt;Aug 22&lt;/date&gt;&lt;/pub-dates&gt;&lt;/dates&gt;&lt;isbn&gt;1474-547X (Electronic)&amp;#xD;0140-6736 (Linking)&lt;/isbn&gt;&lt;accession-num&gt;26063472&lt;/accession-num&gt;&lt;work-type&gt;Research Support, N.I.H., Extramural&amp;#xD;Research Support, N.I.H., Intramural&amp;#xD;Research Support, Non-U.S. Gov&amp;apos;t&lt;/work-type&gt;&lt;urls&gt;&lt;related-urls&gt;&lt;url&gt;http://www.ncbi.nlm.nih.gov/pubmed/26063472&lt;/url&gt;&lt;/related-urls&gt;&lt;/urls&gt;&lt;custom2&gt;4561509&lt;/custom2&gt;&lt;electronic-resource-num&gt;10.1016/S0140-6736(15)60692-4&lt;/electronic-resource-num&gt;&lt;language&gt;eng&lt;/language&gt;&lt;/record&gt;&lt;/Cite&gt;&lt;/EndNote&gt;</w:instrText>
      </w:r>
      <w:r w:rsidR="00A97A55">
        <w:fldChar w:fldCharType="separate"/>
      </w:r>
      <w:r w:rsidR="00905745">
        <w:rPr>
          <w:noProof/>
        </w:rPr>
        <w:t>[</w:t>
      </w:r>
      <w:hyperlink w:anchor="_ENREF_2" w:tooltip=", 2015 #1629" w:history="1">
        <w:r w:rsidR="00791478">
          <w:rPr>
            <w:noProof/>
          </w:rPr>
          <w:t>2</w:t>
        </w:r>
      </w:hyperlink>
      <w:r w:rsidR="00905745">
        <w:rPr>
          <w:noProof/>
        </w:rPr>
        <w:t>]</w:t>
      </w:r>
      <w:r w:rsidR="00A97A55">
        <w:fldChar w:fldCharType="end"/>
      </w:r>
      <w:r w:rsidR="00445AAD">
        <w:t>.</w:t>
      </w:r>
      <w:r w:rsidR="00947E5F">
        <w:t xml:space="preserve"> </w:t>
      </w:r>
      <w:r w:rsidR="00AB712B">
        <w:t xml:space="preserve"> Recognition of the importance of chronic pain as a healthcare problem, and of the need to find effective management strategies has been rising </w:t>
      </w:r>
      <w:r w:rsidR="00AB712B">
        <w:fldChar w:fldCharType="begin"/>
      </w:r>
      <w:r w:rsidR="00AB712B">
        <w:instrText xml:space="preserve"> ADDIN EN.CITE &lt;EndNote&gt;&lt;Cite&gt;&lt;Author&gt;Croft&lt;/Author&gt;&lt;Year&gt;2010&lt;/Year&gt;&lt;RecNum&gt;1635&lt;/RecNum&gt;&lt;DisplayText&gt;[3]&lt;/DisplayText&gt;&lt;record&gt;&lt;rec-number&gt;1635&lt;/rec-number&gt;&lt;foreign-keys&gt;&lt;key app="EN" db-id="rpdfwxw2q9v0a7esvvj5pd2gwd0rfp2a2zt5"&gt;1635&lt;/key&gt;&lt;/foreign-keys&gt;&lt;ref-type name="Book"&gt;6&lt;/ref-type&gt;&lt;contributors&gt;&lt;authors&gt;&lt;author&gt;Croft, P.; Blyth, F.; van der Windt, D.&lt;/author&gt;&lt;/authors&gt;&lt;/contributors&gt;&lt;titles&gt;&lt;title&gt;Chronic Pain Epidemiology&lt;/title&gt;&lt;/titles&gt;&lt;dates&gt;&lt;year&gt;2010&lt;/year&gt;&lt;/dates&gt;&lt;pub-location&gt;Oxford&lt;/pub-location&gt;&lt;publisher&gt;Oxford University Press&lt;/publisher&gt;&lt;urls&gt;&lt;/urls&gt;&lt;/record&gt;&lt;/Cite&gt;&lt;/EndNote&gt;</w:instrText>
      </w:r>
      <w:r w:rsidR="00AB712B">
        <w:fldChar w:fldCharType="separate"/>
      </w:r>
      <w:r w:rsidR="00AB712B">
        <w:rPr>
          <w:noProof/>
        </w:rPr>
        <w:t>[</w:t>
      </w:r>
      <w:hyperlink w:anchor="_ENREF_3" w:tooltip="Croft, 2010 #1635" w:history="1">
        <w:r w:rsidR="00791478">
          <w:rPr>
            <w:noProof/>
          </w:rPr>
          <w:t>3</w:t>
        </w:r>
      </w:hyperlink>
      <w:r w:rsidR="00AB712B">
        <w:rPr>
          <w:noProof/>
        </w:rPr>
        <w:t>]</w:t>
      </w:r>
      <w:r w:rsidR="00AB712B">
        <w:fldChar w:fldCharType="end"/>
      </w:r>
      <w:r w:rsidR="00AB712B">
        <w:t>.</w:t>
      </w:r>
    </w:p>
    <w:p w14:paraId="1C6C79CD" w14:textId="51A5C29D" w:rsidR="00CB5AEE" w:rsidRDefault="00244CCB">
      <w:r>
        <w:t>An u</w:t>
      </w:r>
      <w:r w:rsidR="00C87A5F">
        <w:t>nderstanding of</w:t>
      </w:r>
      <w:r w:rsidR="00193789">
        <w:t xml:space="preserve"> the</w:t>
      </w:r>
      <w:r w:rsidR="000638DF">
        <w:t xml:space="preserve"> biological mechanisms</w:t>
      </w:r>
      <w:r w:rsidR="009926F9">
        <w:t xml:space="preserve"> underpinning </w:t>
      </w:r>
      <w:r>
        <w:t>chronic</w:t>
      </w:r>
      <w:r w:rsidR="009926F9">
        <w:t xml:space="preserve"> pain</w:t>
      </w:r>
      <w:r w:rsidR="002A38DD">
        <w:t xml:space="preserve"> is required </w:t>
      </w:r>
      <w:r>
        <w:t xml:space="preserve">to </w:t>
      </w:r>
      <w:r w:rsidR="002A38DD">
        <w:t xml:space="preserve">develop effective </w:t>
      </w:r>
      <w:r>
        <w:t>pain-</w:t>
      </w:r>
      <w:r w:rsidR="002A38DD">
        <w:t>therapies</w:t>
      </w:r>
      <w:r w:rsidR="000638DF">
        <w:t xml:space="preserve">, </w:t>
      </w:r>
      <w:r w:rsidR="002A38DD">
        <w:t>yet</w:t>
      </w:r>
      <w:r w:rsidR="000638DF">
        <w:t xml:space="preserve"> </w:t>
      </w:r>
      <w:r w:rsidR="00C87A5F">
        <w:t xml:space="preserve">these </w:t>
      </w:r>
      <w:r w:rsidR="002A38DD">
        <w:t xml:space="preserve">mechanisms </w:t>
      </w:r>
      <w:r w:rsidR="00C87A5F">
        <w:t>are often un</w:t>
      </w:r>
      <w:r w:rsidR="000D4134">
        <w:t>clear</w:t>
      </w:r>
      <w:r w:rsidR="000638DF">
        <w:t xml:space="preserve">. </w:t>
      </w:r>
      <w:r w:rsidR="002A38DD">
        <w:t>Although w</w:t>
      </w:r>
      <w:r w:rsidR="009926F9">
        <w:t xml:space="preserve">e </w:t>
      </w:r>
      <w:r w:rsidR="002A38DD">
        <w:t>don’t</w:t>
      </w:r>
      <w:r w:rsidR="009926F9">
        <w:t xml:space="preserve"> </w:t>
      </w:r>
      <w:r w:rsidR="002A38DD" w:rsidRPr="002A38DD">
        <w:t>know</w:t>
      </w:r>
      <w:r w:rsidR="009926F9">
        <w:t xml:space="preserve"> how </w:t>
      </w:r>
      <w:r w:rsidR="00A46176">
        <w:t xml:space="preserve">established </w:t>
      </w:r>
      <w:r w:rsidR="000D4134">
        <w:t xml:space="preserve">demographic or psychosocial risk factors </w:t>
      </w:r>
      <w:r w:rsidR="009926F9">
        <w:t>are translated into t</w:t>
      </w:r>
      <w:r w:rsidR="002A38DD">
        <w:t xml:space="preserve">he development of chronic pain, </w:t>
      </w:r>
      <w:r w:rsidR="00EF0CEF">
        <w:t>t</w:t>
      </w:r>
      <w:r w:rsidR="00AC467B">
        <w:t xml:space="preserve">hese </w:t>
      </w:r>
      <w:r w:rsidR="009926F9">
        <w:t xml:space="preserve">risk </w:t>
      </w:r>
      <w:r w:rsidR="00AC467B">
        <w:t>factors</w:t>
      </w:r>
      <w:r w:rsidR="009926F9">
        <w:t>, and</w:t>
      </w:r>
      <w:r w:rsidR="00AC467B">
        <w:t xml:space="preserve"> </w:t>
      </w:r>
      <w:r w:rsidR="0080357B">
        <w:t>most structural</w:t>
      </w:r>
      <w:r w:rsidR="000D4134">
        <w:t xml:space="preserve"> tissue</w:t>
      </w:r>
      <w:r w:rsidR="00CB5AEE">
        <w:t xml:space="preserve"> abnormalities</w:t>
      </w:r>
      <w:r w:rsidR="000F0196">
        <w:t>,</w:t>
      </w:r>
      <w:r w:rsidR="000D4134">
        <w:t xml:space="preserve"> such as degenerative changes</w:t>
      </w:r>
      <w:r w:rsidR="00CB5AEE">
        <w:t xml:space="preserve"> </w:t>
      </w:r>
      <w:r w:rsidR="00AC467B">
        <w:t>have</w:t>
      </w:r>
      <w:r w:rsidR="002B44C7">
        <w:t xml:space="preserve"> </w:t>
      </w:r>
      <w:r>
        <w:t xml:space="preserve">in fact </w:t>
      </w:r>
      <w:r w:rsidR="00CB5AEE">
        <w:t xml:space="preserve">very </w:t>
      </w:r>
      <w:r w:rsidR="002B44C7">
        <w:t xml:space="preserve">little power </w:t>
      </w:r>
      <w:r w:rsidR="00D5151D">
        <w:t>to predict pa</w:t>
      </w:r>
      <w:r w:rsidR="00AC467B">
        <w:t xml:space="preserve">in </w:t>
      </w:r>
      <w:r w:rsidR="009926F9">
        <w:t>in an individual</w:t>
      </w:r>
      <w:r w:rsidR="00D5151D">
        <w:t xml:space="preserve"> </w:t>
      </w:r>
      <w:r w:rsidR="00D5151D">
        <w:fldChar w:fldCharType="begin">
          <w:fldData xml:space="preserve">PEVuZE5vdGU+PENpdGU+PEF1dGhvcj52YW4gSGVja2U8L0F1dGhvcj48WWVhcj4yMDEzPC9ZZWFy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</w:fldData>
        </w:fldChar>
      </w:r>
      <w:r w:rsidR="002A38DD">
        <w:instrText xml:space="preserve"> ADDIN EN.CITE </w:instrText>
      </w:r>
      <w:r w:rsidR="002A38DD">
        <w:fldChar w:fldCharType="begin">
          <w:fldData xml:space="preserve">PEVuZE5vdGU+PENpdGU+PEF1dGhvcj52YW4gSGVja2U8L0F1dGhvcj48WWVhcj4yMDEzPC9ZZWFy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</w:fldData>
        </w:fldChar>
      </w:r>
      <w:r w:rsidR="002A38DD">
        <w:instrText xml:space="preserve"> ADDIN EN.CITE.DATA </w:instrText>
      </w:r>
      <w:r w:rsidR="002A38DD">
        <w:fldChar w:fldCharType="end"/>
      </w:r>
      <w:r w:rsidR="00D5151D">
        <w:fldChar w:fldCharType="separate"/>
      </w:r>
      <w:r w:rsidR="002A38DD">
        <w:rPr>
          <w:noProof/>
        </w:rPr>
        <w:t>[</w:t>
      </w:r>
      <w:hyperlink w:anchor="_ENREF_4" w:tooltip="van Hecke, 2013 #1658" w:history="1">
        <w:r w:rsidR="00791478">
          <w:rPr>
            <w:noProof/>
          </w:rPr>
          <w:t>4</w:t>
        </w:r>
      </w:hyperlink>
      <w:r w:rsidR="002A38DD">
        <w:rPr>
          <w:noProof/>
        </w:rPr>
        <w:t xml:space="preserve">, </w:t>
      </w:r>
      <w:hyperlink w:anchor="_ENREF_5" w:tooltip="Jarvik, 2005 #1659" w:history="1">
        <w:r w:rsidR="00791478">
          <w:rPr>
            <w:noProof/>
          </w:rPr>
          <w:t>5</w:t>
        </w:r>
      </w:hyperlink>
      <w:r w:rsidR="002A38DD">
        <w:rPr>
          <w:noProof/>
        </w:rPr>
        <w:t>]</w:t>
      </w:r>
      <w:r w:rsidR="00D5151D">
        <w:fldChar w:fldCharType="end"/>
      </w:r>
      <w:r w:rsidR="00670ACA">
        <w:t xml:space="preserve">. </w:t>
      </w:r>
      <w:r w:rsidR="002A38DD">
        <w:t xml:space="preserve"> On the other hand, u</w:t>
      </w:r>
      <w:r w:rsidR="009926F9">
        <w:t>sing</w:t>
      </w:r>
      <w:r w:rsidR="000B1357">
        <w:t xml:space="preserve"> rodent models</w:t>
      </w:r>
      <w:r w:rsidR="00CB5AEE">
        <w:t xml:space="preserve"> to </w:t>
      </w:r>
      <w:r w:rsidR="000D4134">
        <w:t xml:space="preserve">better understand chronic pain </w:t>
      </w:r>
      <w:r w:rsidR="00EF0CEF">
        <w:t>has been challenging</w:t>
      </w:r>
      <w:r w:rsidR="00CB5AEE">
        <w:t xml:space="preserve">. </w:t>
      </w:r>
      <w:r>
        <w:t>These</w:t>
      </w:r>
      <w:r w:rsidR="006E48C2">
        <w:t xml:space="preserve"> models won</w:t>
      </w:r>
      <w:r w:rsidR="009F5B80">
        <w:t>’t mimic the selective onset of chroni</w:t>
      </w:r>
      <w:r w:rsidR="00FC2169">
        <w:t>c pain</w:t>
      </w:r>
      <w:r w:rsidR="00CB5AEE">
        <w:t xml:space="preserve"> in humans</w:t>
      </w:r>
      <w:r w:rsidR="009B27E5">
        <w:t>, as</w:t>
      </w:r>
      <w:r w:rsidR="00FC2169">
        <w:t xml:space="preserve"> </w:t>
      </w:r>
      <w:r w:rsidR="009B27E5">
        <w:t>m</w:t>
      </w:r>
      <w:r w:rsidR="00C23A7E">
        <w:t>ost</w:t>
      </w:r>
      <w:r w:rsidR="00D86AC1">
        <w:t xml:space="preserve"> rodents</w:t>
      </w:r>
      <w:r w:rsidR="009B27E5">
        <w:t xml:space="preserve"> develop significant persistent </w:t>
      </w:r>
      <w:r w:rsidR="00EE3852">
        <w:t xml:space="preserve">stimulus-evoked </w:t>
      </w:r>
      <w:r w:rsidR="009B27E5">
        <w:t>pain</w:t>
      </w:r>
      <w:r w:rsidR="000D20DF">
        <w:t xml:space="preserve">, but </w:t>
      </w:r>
      <w:r w:rsidR="00D86AC1">
        <w:t xml:space="preserve">only </w:t>
      </w:r>
      <w:r>
        <w:t>a minority of human patients</w:t>
      </w:r>
      <w:r w:rsidR="009B27E5">
        <w:t xml:space="preserve"> do so,</w:t>
      </w:r>
      <w:r>
        <w:t xml:space="preserve"> </w:t>
      </w:r>
      <w:r w:rsidR="0076740F">
        <w:t xml:space="preserve">after any given kind of injury </w:t>
      </w:r>
      <w:r w:rsidR="00F94416">
        <w:fldChar w:fldCharType="begin"/>
      </w:r>
      <w:r w:rsidR="00F94416">
        <w:instrText xml:space="preserve"> ADDIN EN.CITE &lt;EndNote&gt;&lt;Cite&gt;&lt;Author&gt;Khelemsky&lt;/Author&gt;&lt;Year&gt;2012&lt;/Year&gt;&lt;RecNum&gt;1683&lt;/RecNum&gt;&lt;DisplayText&gt;[6]&lt;/DisplayText&gt;&lt;record&gt;&lt;rec-number&gt;1683&lt;/rec-number&gt;&lt;foreign-keys&gt;&lt;key app="EN" db-id="rpdfwxw2q9v0a7esvvj5pd2gwd0rfp2a2zt5"&gt;1683&lt;/key&gt;&lt;/foreign-keys&gt;&lt;ref-type name="Journal Article"&gt;17&lt;/ref-type&gt;&lt;contributors&gt;&lt;authors&gt;&lt;author&gt;Khelemsky, Y.&lt;/author&gt;&lt;author&gt;Noto, C. J.&lt;/author&gt;&lt;/authors&gt;&lt;/contributors&gt;&lt;auth-address&gt;Department of Anesthesiology, Mount Sinai School of Medicine, New York, NY, USA. yury.khelemsky@mountsinai.org&lt;/auth-address&gt;&lt;titles&gt;&lt;title&gt;Preventing post-thoracotomy pain syndrome&lt;/title&gt;&lt;secondary-title&gt;Mt Sinai J Med&lt;/secondary-title&gt;&lt;alt-title&gt;The Mount Sinai journal of medicine, New York&lt;/alt-title&gt;&lt;/titles&gt;&lt;periodical&gt;&lt;full-title&gt;Mt Sinai J Med&lt;/full-title&gt;&lt;abbr-1&gt;The Mount Sinai journal of medicine, New York&lt;/abbr-1&gt;&lt;/periodical&gt;&lt;alt-periodical&gt;&lt;full-title&gt;Mt Sinai J Med&lt;/full-title&gt;&lt;abbr-1&gt;The Mount Sinai journal of medicine, New York&lt;/abbr-1&gt;&lt;/alt-periodical&gt;&lt;pages&gt;133-9&lt;/pages&gt;&lt;volume&gt;79&lt;/volume&gt;&lt;number&gt;1&lt;/number&gt;&lt;edition&gt;2012/01/13&lt;/edition&gt;&lt;keywords&gt;&lt;keyword&gt;Analgesics/*therapeutic use&lt;/keyword&gt;&lt;keyword&gt;Humans&lt;/keyword&gt;&lt;keyword&gt;Nerve Block/*methods&lt;/keyword&gt;&lt;keyword&gt;Pain Measurement&lt;/keyword&gt;&lt;keyword&gt;Pain, Postoperative/*prevention &amp;amp; control&lt;/keyword&gt;&lt;keyword&gt;*Thoracotomy&lt;/keyword&gt;&lt;/keywords&gt;&lt;dates&gt;&lt;year&gt;2012&lt;/year&gt;&lt;pub-dates&gt;&lt;date&gt;Jan-Feb&lt;/date&gt;&lt;/pub-dates&gt;&lt;/dates&gt;&lt;isbn&gt;1931-7581 (Electronic)&amp;#xD;0027-2507 (Linking)&lt;/isbn&gt;&lt;accession-num&gt;22238046&lt;/accession-num&gt;&lt;work-type&gt;Review&lt;/work-type&gt;&lt;urls&gt;&lt;related-urls&gt;&lt;url&gt;http://www.ncbi.nlm.nih.gov/pubmed/22238046&lt;/url&gt;&lt;/related-urls&gt;&lt;/urls&gt;&lt;electronic-resource-num&gt;10.1002/msj.21286&lt;/electronic-resource-num&gt;&lt;language&gt;eng&lt;/language&gt;&lt;/record&gt;&lt;/Cite&gt;&lt;/EndNote&gt;</w:instrText>
      </w:r>
      <w:r w:rsidR="00F94416">
        <w:fldChar w:fldCharType="separate"/>
      </w:r>
      <w:r w:rsidR="00F94416">
        <w:rPr>
          <w:noProof/>
        </w:rPr>
        <w:t>[</w:t>
      </w:r>
      <w:hyperlink w:anchor="_ENREF_6" w:tooltip="Khelemsky, 2012 #1683" w:history="1">
        <w:r w:rsidR="00791478">
          <w:rPr>
            <w:noProof/>
          </w:rPr>
          <w:t>6</w:t>
        </w:r>
      </w:hyperlink>
      <w:r w:rsidR="00F94416">
        <w:rPr>
          <w:noProof/>
        </w:rPr>
        <w:t>]</w:t>
      </w:r>
      <w:r w:rsidR="00F94416">
        <w:fldChar w:fldCharType="end"/>
      </w:r>
      <w:r w:rsidR="00D86AC1">
        <w:t xml:space="preserve">. </w:t>
      </w:r>
      <w:r w:rsidR="00C23A7E">
        <w:t xml:space="preserve">Thus the variable factors determining the development of </w:t>
      </w:r>
      <w:r w:rsidR="009B27E5">
        <w:t xml:space="preserve">human </w:t>
      </w:r>
      <w:r w:rsidR="00C23A7E">
        <w:t xml:space="preserve">chronic </w:t>
      </w:r>
      <w:r w:rsidR="00A12EEE">
        <w:t xml:space="preserve">post-injury </w:t>
      </w:r>
      <w:r w:rsidR="00C23A7E">
        <w:t>pain cannot be fully</w:t>
      </w:r>
      <w:r w:rsidR="001705AD">
        <w:t xml:space="preserve"> understood</w:t>
      </w:r>
      <w:r w:rsidR="00C23A7E">
        <w:t xml:space="preserve"> </w:t>
      </w:r>
      <w:r w:rsidR="000D4134">
        <w:t>from</w:t>
      </w:r>
      <w:r w:rsidR="00C23A7E">
        <w:t xml:space="preserve"> these models. </w:t>
      </w:r>
      <w:r w:rsidR="000D20DF">
        <w:t>Similarly p</w:t>
      </w:r>
      <w:r w:rsidR="00015BC3">
        <w:t xml:space="preserve">atients </w:t>
      </w:r>
      <w:r w:rsidR="00EF0CEF">
        <w:t>can</w:t>
      </w:r>
      <w:r w:rsidR="00CA6F02">
        <w:t xml:space="preserve"> </w:t>
      </w:r>
      <w:r w:rsidR="00DC0336">
        <w:t xml:space="preserve">also </w:t>
      </w:r>
      <w:r w:rsidR="00CA6F02">
        <w:t xml:space="preserve">develop chronic pain </w:t>
      </w:r>
      <w:r w:rsidR="007A0F1F">
        <w:t xml:space="preserve">‘out of the blue’, </w:t>
      </w:r>
      <w:r w:rsidR="00CA6F02">
        <w:t xml:space="preserve">without </w:t>
      </w:r>
      <w:r w:rsidR="00015BC3">
        <w:t xml:space="preserve">any </w:t>
      </w:r>
      <w:r w:rsidR="00CA6F02">
        <w:t>obvious preceding trauma</w:t>
      </w:r>
      <w:r w:rsidR="00341BF1">
        <w:t xml:space="preserve"> or distress, </w:t>
      </w:r>
      <w:r w:rsidR="000D4134">
        <w:t>a</w:t>
      </w:r>
      <w:r w:rsidR="00341BF1">
        <w:t xml:space="preserve"> </w:t>
      </w:r>
      <w:r w:rsidR="00D86AC1">
        <w:t xml:space="preserve">human observation </w:t>
      </w:r>
      <w:r w:rsidR="000D20DF">
        <w:t>of variability</w:t>
      </w:r>
      <w:r w:rsidR="000D4134">
        <w:t>,</w:t>
      </w:r>
      <w:r w:rsidR="000D20DF">
        <w:t xml:space="preserve"> </w:t>
      </w:r>
      <w:r w:rsidR="00D86AC1">
        <w:t xml:space="preserve">for </w:t>
      </w:r>
      <w:r w:rsidR="00351876">
        <w:t>which there is</w:t>
      </w:r>
      <w:r w:rsidR="000D20DF">
        <w:t xml:space="preserve"> no rodent model. </w:t>
      </w:r>
      <w:r w:rsidR="00071D60">
        <w:t>A</w:t>
      </w:r>
      <w:r w:rsidR="00EE0F37">
        <w:t>nalgesic compounds</w:t>
      </w:r>
      <w:r w:rsidR="00D86AC1">
        <w:t xml:space="preserve"> </w:t>
      </w:r>
      <w:r w:rsidR="008A7A5D">
        <w:t xml:space="preserve">developed </w:t>
      </w:r>
      <w:r w:rsidR="00D86AC1">
        <w:t>using</w:t>
      </w:r>
      <w:r w:rsidR="00CB5AEE">
        <w:t xml:space="preserve"> </w:t>
      </w:r>
      <w:r w:rsidR="0059002A">
        <w:t xml:space="preserve">standard-injury </w:t>
      </w:r>
      <w:r w:rsidR="00950572">
        <w:t>rodent-model</w:t>
      </w:r>
      <w:r w:rsidR="00530DD3">
        <w:t>s</w:t>
      </w:r>
      <w:r w:rsidR="008A7A5D">
        <w:t xml:space="preserve"> have</w:t>
      </w:r>
      <w:r w:rsidR="00902B50">
        <w:t xml:space="preserve"> unfortunately</w:t>
      </w:r>
      <w:r w:rsidR="008A7A5D">
        <w:t xml:space="preserve"> </w:t>
      </w:r>
      <w:r w:rsidR="00071D60">
        <w:t xml:space="preserve">rarely </w:t>
      </w:r>
      <w:r w:rsidR="00EE0F37">
        <w:t>been successful in clinical practice</w:t>
      </w:r>
      <w:r w:rsidR="008831AE">
        <w:t xml:space="preserve"> </w:t>
      </w:r>
      <w:r w:rsidR="00977BAF">
        <w:fldChar w:fldCharType="begin">
          <w:fldData xml:space="preserve">PEVuZE5vdGU+PENpdGU+PEF1dGhvcj5IaWxsPC9BdXRob3I+PFllYXI+MjAwMDwvWWVhcj48UmVj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</w:fldData>
        </w:fldChar>
      </w:r>
      <w:r w:rsidR="00F94416">
        <w:instrText xml:space="preserve"> ADDIN EN.CITE </w:instrText>
      </w:r>
      <w:r w:rsidR="00F94416">
        <w:fldChar w:fldCharType="begin">
          <w:fldData xml:space="preserve">PEVuZE5vdGU+PENpdGU+PEF1dGhvcj5IaWxsPC9BdXRob3I+PFllYXI+MjAwMDwvWWVhcj48UmVj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</w:fldData>
        </w:fldChar>
      </w:r>
      <w:r w:rsidR="00F94416">
        <w:instrText xml:space="preserve"> ADDIN EN.CITE.DATA </w:instrText>
      </w:r>
      <w:r w:rsidR="00F94416">
        <w:fldChar w:fldCharType="end"/>
      </w:r>
      <w:r w:rsidR="00977BAF">
        <w:fldChar w:fldCharType="separate"/>
      </w:r>
      <w:r w:rsidR="00F94416">
        <w:rPr>
          <w:noProof/>
        </w:rPr>
        <w:t>[</w:t>
      </w:r>
      <w:hyperlink w:anchor="_ENREF_7" w:tooltip="Hill, 2000 #1656" w:history="1">
        <w:r w:rsidR="00791478">
          <w:rPr>
            <w:noProof/>
          </w:rPr>
          <w:t>7</w:t>
        </w:r>
      </w:hyperlink>
      <w:r w:rsidR="00F94416">
        <w:rPr>
          <w:noProof/>
        </w:rPr>
        <w:t xml:space="preserve">, </w:t>
      </w:r>
      <w:hyperlink w:anchor="_ENREF_8" w:tooltip="Kissin, 2010 #1657" w:history="1">
        <w:r w:rsidR="00791478">
          <w:rPr>
            <w:noProof/>
          </w:rPr>
          <w:t>8</w:t>
        </w:r>
      </w:hyperlink>
      <w:r w:rsidR="00F94416">
        <w:rPr>
          <w:noProof/>
        </w:rPr>
        <w:t>]</w:t>
      </w:r>
      <w:r w:rsidR="00977BAF">
        <w:fldChar w:fldCharType="end"/>
      </w:r>
      <w:r w:rsidR="00304E7C">
        <w:t xml:space="preserve">. </w:t>
      </w:r>
      <w:r w:rsidR="00A104CF">
        <w:t>Many of the</w:t>
      </w:r>
      <w:r w:rsidR="00E951C0">
        <w:t xml:space="preserve"> drugs</w:t>
      </w:r>
      <w:r w:rsidR="00A104CF">
        <w:t xml:space="preserve">, which we use </w:t>
      </w:r>
      <w:r w:rsidR="00F92CAA">
        <w:t xml:space="preserve">today </w:t>
      </w:r>
      <w:r w:rsidR="00A104CF">
        <w:t>to treat chronic pain</w:t>
      </w:r>
      <w:r w:rsidR="00F92CAA">
        <w:t>,</w:t>
      </w:r>
      <w:r w:rsidR="00E85B72">
        <w:t xml:space="preserve"> </w:t>
      </w:r>
      <w:r w:rsidR="008974B8">
        <w:t xml:space="preserve">have </w:t>
      </w:r>
      <w:r w:rsidR="00523937">
        <w:t>ra</w:t>
      </w:r>
      <w:r w:rsidR="0059002A">
        <w:t xml:space="preserve">ther small effect sizes, </w:t>
      </w:r>
      <w:r w:rsidR="00523937">
        <w:t>t</w:t>
      </w:r>
      <w:r w:rsidR="008A7A5D">
        <w:t xml:space="preserve">olerance develops </w:t>
      </w:r>
      <w:r w:rsidR="00950572">
        <w:t xml:space="preserve">with </w:t>
      </w:r>
      <w:r w:rsidR="008656E3">
        <w:t>long-term</w:t>
      </w:r>
      <w:r w:rsidR="008974B8">
        <w:t xml:space="preserve"> use</w:t>
      </w:r>
      <w:r w:rsidR="0059002A">
        <w:t xml:space="preserve">, and </w:t>
      </w:r>
      <w:r w:rsidR="00015BC3">
        <w:t>their</w:t>
      </w:r>
      <w:r w:rsidR="00FC2169">
        <w:t xml:space="preserve"> </w:t>
      </w:r>
      <w:r w:rsidR="008A7A5D">
        <w:t>significant central side effects</w:t>
      </w:r>
      <w:r w:rsidR="00015BC3">
        <w:t xml:space="preserve"> </w:t>
      </w:r>
      <w:r w:rsidR="00EE0F37">
        <w:t>give</w:t>
      </w:r>
      <w:r w:rsidR="008974B8">
        <w:t xml:space="preserve"> much</w:t>
      </w:r>
      <w:r w:rsidR="00EE0F37">
        <w:t xml:space="preserve"> cause for concern</w:t>
      </w:r>
      <w:r w:rsidR="008A7A5D">
        <w:t xml:space="preserve"> </w:t>
      </w:r>
      <w:r w:rsidR="008A7A5D">
        <w:fldChar w:fldCharType="begin">
          <w:fldData xml:space="preserve">PEVuZE5vdGU+PENpdGU+PEF1dGhvcj5GaW5uZXJ1cDwvQXV0aG9yPjxZZWFyPjIwMTU8L1llYXI+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</w:fldData>
        </w:fldChar>
      </w:r>
      <w:r w:rsidR="00A104CF">
        <w:instrText xml:space="preserve"> ADDIN EN.CITE </w:instrText>
      </w:r>
      <w:r w:rsidR="00A104CF">
        <w:fldChar w:fldCharType="begin">
          <w:fldData xml:space="preserve">PEVuZE5vdGU+PENpdGU+PEF1dGhvcj5GaW5uZXJ1cDwvQXV0aG9yPjxZZWFyPjIwMTU8L1llYXI+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</w:fldData>
        </w:fldChar>
      </w:r>
      <w:r w:rsidR="00A104CF">
        <w:instrText xml:space="preserve"> ADDIN EN.CITE.DATA </w:instrText>
      </w:r>
      <w:r w:rsidR="00A104CF">
        <w:fldChar w:fldCharType="end"/>
      </w:r>
      <w:r w:rsidR="008A7A5D">
        <w:fldChar w:fldCharType="separate"/>
      </w:r>
      <w:r w:rsidR="00A104CF">
        <w:rPr>
          <w:noProof/>
        </w:rPr>
        <w:t>[</w:t>
      </w:r>
      <w:hyperlink w:anchor="_ENREF_9" w:tooltip="Finnerup, 2015 #1633" w:history="1">
        <w:r w:rsidR="00791478">
          <w:rPr>
            <w:noProof/>
          </w:rPr>
          <w:t>9</w:t>
        </w:r>
      </w:hyperlink>
      <w:r w:rsidR="00A104CF">
        <w:rPr>
          <w:noProof/>
        </w:rPr>
        <w:t>]</w:t>
      </w:r>
      <w:r w:rsidR="008A7A5D">
        <w:fldChar w:fldCharType="end"/>
      </w:r>
      <w:r w:rsidR="008A7A5D">
        <w:t>.</w:t>
      </w:r>
      <w:r w:rsidR="00950572">
        <w:t xml:space="preserve"> </w:t>
      </w:r>
    </w:p>
    <w:p w14:paraId="1A5050D4" w14:textId="7C41BCD9" w:rsidR="00CB5AEE" w:rsidRDefault="00904856">
      <w:pPr>
        <w:rPr>
          <w:rFonts w:eastAsia="Times New Roman" w:cs="Times New Roman"/>
        </w:rPr>
      </w:pPr>
      <w:r>
        <w:rPr>
          <w:rFonts w:eastAsia="Times New Roman" w:cs="Times New Roman"/>
        </w:rPr>
        <w:t>Thus today’s pain science cannot</w:t>
      </w:r>
      <w:r w:rsidR="007944E2">
        <w:rPr>
          <w:rFonts w:eastAsia="Times New Roman" w:cs="Times New Roman"/>
        </w:rPr>
        <w:t xml:space="preserve"> explain the development of chronic pain for an individual patient, </w:t>
      </w:r>
      <w:r>
        <w:rPr>
          <w:rFonts w:eastAsia="Times New Roman" w:cs="Times New Roman"/>
        </w:rPr>
        <w:t xml:space="preserve">and </w:t>
      </w:r>
      <w:r w:rsidR="00F92CAA">
        <w:rPr>
          <w:rFonts w:eastAsia="Times New Roman" w:cs="Times New Roman"/>
        </w:rPr>
        <w:t xml:space="preserve">pain Specialists </w:t>
      </w:r>
      <w:r w:rsidR="00A104CF">
        <w:rPr>
          <w:rFonts w:eastAsia="Times New Roman" w:cs="Times New Roman"/>
        </w:rPr>
        <w:t xml:space="preserve">can </w:t>
      </w:r>
      <w:r>
        <w:rPr>
          <w:rFonts w:eastAsia="Times New Roman" w:cs="Times New Roman"/>
        </w:rPr>
        <w:t>frequently not</w:t>
      </w:r>
      <w:r w:rsidR="007944E2">
        <w:rPr>
          <w:rFonts w:eastAsia="Times New Roman" w:cs="Times New Roman"/>
        </w:rPr>
        <w:t xml:space="preserve"> treat them with an effective therapy.</w:t>
      </w:r>
    </w:p>
    <w:p w14:paraId="0E824546" w14:textId="77777777" w:rsidR="007944E2" w:rsidRDefault="007944E2"/>
    <w:p w14:paraId="4DBA4F6B" w14:textId="2FA100D9" w:rsidR="00526204" w:rsidRDefault="0096120F">
      <w:r>
        <w:t>T</w:t>
      </w:r>
      <w:r w:rsidR="00950572">
        <w:t xml:space="preserve">he study of </w:t>
      </w:r>
      <w:r w:rsidR="00530DD3">
        <w:t xml:space="preserve">human </w:t>
      </w:r>
      <w:r w:rsidR="00950572">
        <w:t xml:space="preserve">genetic </w:t>
      </w:r>
      <w:r w:rsidR="008A198F" w:rsidRPr="00886276">
        <w:t>variants</w:t>
      </w:r>
      <w:r w:rsidR="00950572" w:rsidRPr="00886276">
        <w:t xml:space="preserve"> </w:t>
      </w:r>
      <w:r w:rsidR="00530DD3" w:rsidRPr="00886276">
        <w:t>holds</w:t>
      </w:r>
      <w:r w:rsidR="008974B8" w:rsidRPr="00886276">
        <w:t xml:space="preserve"> promise for</w:t>
      </w:r>
      <w:r w:rsidR="00906802">
        <w:t xml:space="preserve"> </w:t>
      </w:r>
      <w:r w:rsidR="000D4134">
        <w:t xml:space="preserve">both </w:t>
      </w:r>
      <w:r w:rsidR="00906802">
        <w:t>understanding</w:t>
      </w:r>
      <w:r w:rsidR="008974B8" w:rsidRPr="00886276">
        <w:t xml:space="preserve"> </w:t>
      </w:r>
      <w:r w:rsidR="000D4134">
        <w:t xml:space="preserve">the </w:t>
      </w:r>
      <w:r w:rsidR="008974B8" w:rsidRPr="00886276">
        <w:t>causes</w:t>
      </w:r>
      <w:r w:rsidR="00C802A3">
        <w:t xml:space="preserve"> </w:t>
      </w:r>
      <w:r w:rsidR="000D4134">
        <w:t>of pain</w:t>
      </w:r>
      <w:r w:rsidR="00C802A3">
        <w:t xml:space="preserve"> variability</w:t>
      </w:r>
      <w:r w:rsidR="008974B8" w:rsidRPr="00886276">
        <w:t>, and developing</w:t>
      </w:r>
      <w:r w:rsidR="00523937" w:rsidRPr="00886276">
        <w:t xml:space="preserve"> novel </w:t>
      </w:r>
      <w:r w:rsidR="008974B8" w:rsidRPr="00886276">
        <w:t>analgesic treatments for chronic pain</w:t>
      </w:r>
      <w:r w:rsidR="00950572" w:rsidRPr="00886276">
        <w:t xml:space="preserve"> </w:t>
      </w:r>
      <w:r w:rsidR="00950572" w:rsidRPr="00886276">
        <w:fldChar w:fldCharType="begin">
          <w:fldData xml:space="preserve">PEVuZE5vdGU+PENpdGU+PEF1dGhvcj5Tb3JnZTwvQXV0aG9yPjxZZWFyPjIwMTI8L1llYXI+PFJl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==
</w:fldData>
        </w:fldChar>
      </w:r>
      <w:r w:rsidR="00A104CF">
        <w:instrText xml:space="preserve"> ADDIN EN.CITE </w:instrText>
      </w:r>
      <w:r w:rsidR="00A104CF">
        <w:fldChar w:fldCharType="begin">
          <w:fldData xml:space="preserve">PEVuZE5vdGU+PENpdGU+PEF1dGhvcj5Tb3JnZTwvQXV0aG9yPjxZZWFyPjIwMTI8L1llYXI+PFJl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==
</w:fldData>
        </w:fldChar>
      </w:r>
      <w:r w:rsidR="00A104CF">
        <w:instrText xml:space="preserve"> ADDIN EN.CITE.DATA </w:instrText>
      </w:r>
      <w:r w:rsidR="00A104CF">
        <w:fldChar w:fldCharType="end"/>
      </w:r>
      <w:r w:rsidR="00950572" w:rsidRPr="00886276">
        <w:fldChar w:fldCharType="separate"/>
      </w:r>
      <w:r w:rsidR="00A104CF">
        <w:rPr>
          <w:noProof/>
        </w:rPr>
        <w:t>[</w:t>
      </w:r>
      <w:hyperlink w:anchor="_ENREF_10" w:tooltip="Sorge, 2012 #1634" w:history="1">
        <w:r w:rsidR="00791478">
          <w:rPr>
            <w:noProof/>
          </w:rPr>
          <w:t>10</w:t>
        </w:r>
      </w:hyperlink>
      <w:r w:rsidR="00A104CF">
        <w:rPr>
          <w:noProof/>
        </w:rPr>
        <w:t>]</w:t>
      </w:r>
      <w:r w:rsidR="00950572" w:rsidRPr="00886276">
        <w:fldChar w:fldCharType="end"/>
      </w:r>
      <w:r w:rsidR="0027178D" w:rsidRPr="00886276">
        <w:t>.</w:t>
      </w:r>
      <w:r w:rsidR="0027178D">
        <w:t xml:space="preserve"> </w:t>
      </w:r>
      <w:r w:rsidR="00886276">
        <w:t xml:space="preserve"> But a</w:t>
      </w:r>
      <w:r w:rsidR="00530DD3">
        <w:t>nother</w:t>
      </w:r>
      <w:r w:rsidR="00551457">
        <w:t xml:space="preserve"> </w:t>
      </w:r>
      <w:r w:rsidR="00530DD3">
        <w:t xml:space="preserve">recent </w:t>
      </w:r>
      <w:r w:rsidR="00E300BB">
        <w:t xml:space="preserve">approach </w:t>
      </w:r>
      <w:r w:rsidR="00551457">
        <w:t>to identify</w:t>
      </w:r>
      <w:r w:rsidR="00A20383">
        <w:t xml:space="preserve"> </w:t>
      </w:r>
      <w:r w:rsidR="00C576DD">
        <w:t>biological risk factors</w:t>
      </w:r>
      <w:r w:rsidR="00FC2169">
        <w:t xml:space="preserve"> </w:t>
      </w:r>
      <w:r w:rsidR="008974B8">
        <w:t>in</w:t>
      </w:r>
      <w:r w:rsidR="00A20383">
        <w:t xml:space="preserve"> </w:t>
      </w:r>
      <w:r w:rsidR="00FC2169">
        <w:t>chronic pain</w:t>
      </w:r>
      <w:r w:rsidR="00530DD3">
        <w:t xml:space="preserve"> </w:t>
      </w:r>
      <w:r w:rsidR="008974B8">
        <w:t>is</w:t>
      </w:r>
      <w:r w:rsidR="00E300BB">
        <w:t xml:space="preserve"> the study of </w:t>
      </w:r>
      <w:r w:rsidR="0064069A">
        <w:t xml:space="preserve">autoantibodies. </w:t>
      </w:r>
      <w:r w:rsidR="00526204">
        <w:t xml:space="preserve">An overview </w:t>
      </w:r>
      <w:r w:rsidR="008974B8">
        <w:t>of the</w:t>
      </w:r>
      <w:r w:rsidR="00526204">
        <w:t xml:space="preserve"> mechanisms </w:t>
      </w:r>
      <w:r w:rsidR="008974B8">
        <w:t>by</w:t>
      </w:r>
      <w:r w:rsidR="00526204">
        <w:t xml:space="preserve"> which autoantibodies may cause pain is given in Table 1. </w:t>
      </w:r>
    </w:p>
    <w:p w14:paraId="7C40D289" w14:textId="15070A96" w:rsidR="00E054DB" w:rsidRPr="00EE3852" w:rsidRDefault="00C71CE8" w:rsidP="00EE3852">
      <w:pPr>
        <w:widowControl w:val="0"/>
        <w:autoSpaceDE w:val="0"/>
        <w:autoSpaceDN w:val="0"/>
        <w:adjustRightInd w:val="0"/>
        <w:rPr>
          <w:rFonts w:cs="Times New Roman"/>
        </w:rPr>
      </w:pPr>
      <w:r>
        <w:t>Some</w:t>
      </w:r>
      <w:r w:rsidR="00712428">
        <w:t xml:space="preserve"> a</w:t>
      </w:r>
      <w:r w:rsidR="00A57F93">
        <w:t xml:space="preserve">utoantibodies </w:t>
      </w:r>
      <w:r w:rsidR="0096793B">
        <w:t>are</w:t>
      </w:r>
      <w:r>
        <w:t xml:space="preserve"> recognized </w:t>
      </w:r>
      <w:r w:rsidR="00530DD3">
        <w:t>as causing</w:t>
      </w:r>
      <w:r w:rsidR="00826D37">
        <w:t xml:space="preserve"> pain</w:t>
      </w:r>
      <w:r>
        <w:t xml:space="preserve"> </w:t>
      </w:r>
      <w:r w:rsidR="00530DD3">
        <w:t>by inducing</w:t>
      </w:r>
      <w:r w:rsidR="008656E3">
        <w:t xml:space="preserve"> </w:t>
      </w:r>
      <w:r w:rsidR="003C24A4">
        <w:t>an</w:t>
      </w:r>
      <w:r>
        <w:t xml:space="preserve"> </w:t>
      </w:r>
      <w:proofErr w:type="spellStart"/>
      <w:r w:rsidR="00F92CAA">
        <w:t>inflam</w:t>
      </w:r>
      <w:r>
        <w:t>ma</w:t>
      </w:r>
      <w:proofErr w:type="spellEnd"/>
      <w:r w:rsidR="00F92CAA">
        <w:t>-</w:t>
      </w:r>
      <w:r>
        <w:t>tory</w:t>
      </w:r>
      <w:r w:rsidR="00826D37">
        <w:t xml:space="preserve"> </w:t>
      </w:r>
      <w:r>
        <w:t>re</w:t>
      </w:r>
      <w:r w:rsidR="0096793B">
        <w:t>action</w:t>
      </w:r>
      <w:r w:rsidR="00530DD3">
        <w:t>,</w:t>
      </w:r>
      <w:r w:rsidR="004B156A">
        <w:t xml:space="preserve"> triggered by</w:t>
      </w:r>
      <w:r w:rsidR="006B252A">
        <w:t xml:space="preserve"> </w:t>
      </w:r>
      <w:r w:rsidR="004B156A">
        <w:t xml:space="preserve">binding of complement to </w:t>
      </w:r>
      <w:r w:rsidR="006B252A">
        <w:t>their</w:t>
      </w:r>
      <w:r w:rsidR="004B156A">
        <w:t xml:space="preserve"> Fc</w:t>
      </w:r>
      <w:r w:rsidR="006B252A">
        <w:t>-</w:t>
      </w:r>
      <w:r w:rsidR="004B156A">
        <w:t xml:space="preserve"> </w:t>
      </w:r>
      <w:r w:rsidR="006B252A">
        <w:t>region</w:t>
      </w:r>
      <w:r w:rsidR="004B156A">
        <w:t xml:space="preserve"> </w:t>
      </w:r>
      <w:r w:rsidR="00DD26DF">
        <w:t>(Figure A</w:t>
      </w:r>
      <w:r w:rsidR="00145ACB">
        <w:t xml:space="preserve">, </w:t>
      </w:r>
      <w:r w:rsidR="00145ACB">
        <w:fldChar w:fldCharType="begin"/>
      </w:r>
      <w:r w:rsidR="00A104CF">
        <w:instrText xml:space="preserve"> ADDIN EN.CITE &lt;EndNote&gt;&lt;Cite&gt;&lt;Author&gt;Schmidt&lt;/Author&gt;&lt;Year&gt;2013&lt;/Year&gt;&lt;RecNum&gt;1663&lt;/RecNum&gt;&lt;DisplayText&gt;[11]&lt;/DisplayText&gt;&lt;record&gt;&lt;rec-number&gt;1663&lt;/rec-number&gt;&lt;foreign-keys&gt;&lt;key app="EN" db-id="rpdfwxw2q9v0a7esvvj5pd2gwd0rfp2a2zt5"&gt;1663&lt;/key&gt;&lt;/foreign-keys&gt;&lt;ref-type name="Journal Article"&gt;17&lt;/ref-type&gt;&lt;contributors&gt;&lt;authors&gt;&lt;author&gt;Schmidt, E.&lt;/author&gt;&lt;author&gt;Zillikens, D.&lt;/author&gt;&lt;/authors&gt;&lt;/contributors&gt;&lt;auth-address&gt;Department of Dermatology, University of Lubeck, Lubeck, Germany. enno.schmidt@uk-sh.de&lt;/auth-address&gt;&lt;titles&gt;&lt;title&gt;Pemphigoid diseases&lt;/title&gt;&lt;secondary-title&gt;Lancet&lt;/secondary-title&gt;&lt;/titles&gt;&lt;periodical&gt;&lt;full-title&gt;Lancet&lt;/full-title&gt;&lt;/periodical&gt;&lt;pages&gt;320-32&lt;/pages&gt;&lt;volume&gt;381&lt;/volume&gt;&lt;number&gt;9863&lt;/number&gt;&lt;edition&gt;2012/12/15&lt;/edition&gt;&lt;keywords&gt;&lt;keyword&gt;Animals&lt;/keyword&gt;&lt;keyword&gt;Autoantibodies/analysis&lt;/keyword&gt;&lt;keyword&gt;Humans&lt;/keyword&gt;&lt;keyword&gt;Pemphigoid, Benign Mucous Membrane/immunology/pathology&lt;/keyword&gt;&lt;keyword&gt;*Pemphigoid, Bullous/diagnosis/immunology/physiopathology/therapy&lt;/keyword&gt;&lt;/keywords&gt;&lt;dates&gt;&lt;year&gt;2013&lt;/year&gt;&lt;pub-dates&gt;&lt;date&gt;Jan 26&lt;/date&gt;&lt;/pub-dates&gt;&lt;/dates&gt;&lt;isbn&gt;1474-547X (Electronic)&amp;#xD;0140-6736 (Linking)&lt;/isbn&gt;&lt;accession-num&gt;23237497&lt;/accession-num&gt;&lt;work-type&gt;Research Support, Non-U.S. Gov&amp;apos;t&amp;#xD;Review&lt;/work-type&gt;&lt;urls&gt;&lt;related-urls&gt;&lt;url&gt;http://www.ncbi.nlm.nih.gov/pubmed/23237497&lt;/url&gt;&lt;/related-urls&gt;&lt;/urls&gt;&lt;electronic-resource-num&gt;10.1016/S0140-6736(12)61140-4&lt;/electronic-resource-num&gt;&lt;language&gt;eng&lt;/language&gt;&lt;/record&gt;&lt;/Cite&gt;&lt;/EndNote&gt;</w:instrText>
      </w:r>
      <w:r w:rsidR="00145ACB">
        <w:fldChar w:fldCharType="separate"/>
      </w:r>
      <w:r w:rsidR="00A104CF">
        <w:rPr>
          <w:noProof/>
        </w:rPr>
        <w:t>[</w:t>
      </w:r>
      <w:hyperlink w:anchor="_ENREF_11" w:tooltip="Schmidt, 2013 #1663" w:history="1">
        <w:r w:rsidR="00791478">
          <w:rPr>
            <w:noProof/>
          </w:rPr>
          <w:t>11</w:t>
        </w:r>
      </w:hyperlink>
      <w:r w:rsidR="00A104CF">
        <w:rPr>
          <w:noProof/>
        </w:rPr>
        <w:t>]</w:t>
      </w:r>
      <w:r w:rsidR="00145ACB">
        <w:fldChar w:fldCharType="end"/>
      </w:r>
      <w:r w:rsidR="00DD26DF">
        <w:t>)</w:t>
      </w:r>
      <w:r w:rsidR="004B156A">
        <w:t xml:space="preserve">. </w:t>
      </w:r>
      <w:r w:rsidR="00C802A3">
        <w:t xml:space="preserve">Inflammatory mediators excite nearby </w:t>
      </w:r>
      <w:r w:rsidR="009B27E5">
        <w:t xml:space="preserve">intact </w:t>
      </w:r>
      <w:r w:rsidR="00C802A3">
        <w:t>nerve afferents sensing actual or potential tissue damage</w:t>
      </w:r>
      <w:r w:rsidR="00A97565">
        <w:t xml:space="preserve"> (‘</w:t>
      </w:r>
      <w:r w:rsidR="00A97565" w:rsidRPr="005705C0">
        <w:rPr>
          <w:i/>
        </w:rPr>
        <w:t>nociceptors</w:t>
      </w:r>
      <w:r w:rsidR="00A97565">
        <w:t>’, box)</w:t>
      </w:r>
      <w:r w:rsidR="00C802A3">
        <w:t xml:space="preserve">, </w:t>
      </w:r>
      <w:r w:rsidR="00A97565">
        <w:t>as the</w:t>
      </w:r>
      <w:r w:rsidR="00C802A3">
        <w:t xml:space="preserve"> </w:t>
      </w:r>
      <w:r w:rsidR="000340B5">
        <w:t xml:space="preserve">peripheral </w:t>
      </w:r>
      <w:r w:rsidR="00F92CAA">
        <w:t>components of the pain pathway; t</w:t>
      </w:r>
      <w:r w:rsidR="00C802A3">
        <w:t>he</w:t>
      </w:r>
      <w:r w:rsidR="003C1331">
        <w:t xml:space="preserve"> ensuing pain is termed </w:t>
      </w:r>
      <w:r w:rsidR="00C802A3">
        <w:t>‘</w:t>
      </w:r>
      <w:r w:rsidR="003C1331" w:rsidRPr="000340B5">
        <w:rPr>
          <w:i/>
        </w:rPr>
        <w:t>nociceptive</w:t>
      </w:r>
      <w:r w:rsidR="00C802A3">
        <w:t>’</w:t>
      </w:r>
      <w:r w:rsidR="003C1331">
        <w:t xml:space="preserve"> (Box).</w:t>
      </w:r>
      <w:r w:rsidR="0003736D">
        <w:t xml:space="preserve"> </w:t>
      </w:r>
      <w:r w:rsidR="00A97565">
        <w:lastRenderedPageBreak/>
        <w:t>Where such an</w:t>
      </w:r>
      <w:r w:rsidR="00611A5B">
        <w:t xml:space="preserve"> inflammatory reaction </w:t>
      </w:r>
      <w:r w:rsidR="005268FC">
        <w:t>also causes</w:t>
      </w:r>
      <w:r w:rsidR="00611A5B">
        <w:t xml:space="preserve"> nerve</w:t>
      </w:r>
      <w:r w:rsidR="005268FC">
        <w:t xml:space="preserve"> cell</w:t>
      </w:r>
      <w:r w:rsidR="00611A5B">
        <w:t xml:space="preserve"> damage</w:t>
      </w:r>
      <w:r w:rsidR="00E32F71">
        <w:rPr>
          <w:rStyle w:val="FootnoteReference"/>
        </w:rPr>
        <w:footnoteReference w:id="1"/>
      </w:r>
      <w:r w:rsidR="00520D2D">
        <w:t>,</w:t>
      </w:r>
      <w:r w:rsidR="00611A5B">
        <w:t xml:space="preserve"> </w:t>
      </w:r>
      <w:r w:rsidR="00611A5B" w:rsidRPr="00530DD3">
        <w:rPr>
          <w:i/>
        </w:rPr>
        <w:t>neuropathic</w:t>
      </w:r>
      <w:r w:rsidR="0003792E">
        <w:rPr>
          <w:i/>
        </w:rPr>
        <w:t xml:space="preserve"> pain</w:t>
      </w:r>
      <w:r w:rsidR="00611A5B">
        <w:t xml:space="preserve"> (</w:t>
      </w:r>
      <w:r w:rsidR="009B27E5">
        <w:t>box</w:t>
      </w:r>
      <w:r w:rsidR="00611A5B">
        <w:t xml:space="preserve">) </w:t>
      </w:r>
      <w:r w:rsidR="00145ACB">
        <w:t>may additionally</w:t>
      </w:r>
      <w:r w:rsidR="00520D2D">
        <w:t xml:space="preserve"> arise (Figure A)</w:t>
      </w:r>
      <w:r w:rsidR="005268FC" w:rsidRPr="005268FC">
        <w:t xml:space="preserve"> </w:t>
      </w:r>
      <w:r w:rsidR="005268FC">
        <w:fldChar w:fldCharType="begin"/>
      </w:r>
      <w:r w:rsidR="000340B5">
        <w:instrText xml:space="preserve"> ADDIN EN.CITE &lt;EndNote&gt;&lt;Cite&gt;&lt;Author&gt;Waxman&lt;/Author&gt;&lt;Year&gt;2014&lt;/Year&gt;&lt;RecNum&gt;1623&lt;/RecNum&gt;&lt;DisplayText&gt;[12]&lt;/DisplayText&gt;&lt;record&gt;&lt;rec-number&gt;1623&lt;/rec-number&gt;&lt;foreign-keys&gt;&lt;key app="EN" db-id="rpdfwxw2q9v0a7esvvj5pd2gwd0rfp2a2zt5"&gt;1623&lt;/key&gt;&lt;/foreign-keys&gt;&lt;ref-type name="Journal Article"&gt;17&lt;/ref-type&gt;&lt;contributors&gt;&lt;authors&gt;&lt;author&gt;Waxman, S. G.&lt;/author&gt;&lt;author&gt;Zamponi, G. W.&lt;/author&gt;&lt;/authors&gt;&lt;/contributors&gt;&lt;auth-address&gt;1] Center for Neuroscience &amp;amp; Regeneration Research, Yale University School of Medicine, New Haven, Connecticut, USA. [2] Veterans Affairs Medical Center, West Haven, Connecticut, USA.&amp;#xD;Department of Physiology and Pharmacology, Hotchkiss Brain Institute, University of Calgary, Calgary, Alberta, Canada.&lt;/auth-address&gt;&lt;titles&gt;&lt;title&gt;Regulating excitability of peripheral afferents: emerging ion channel targets&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153-63&lt;/pages&gt;&lt;volume&gt;17&lt;/volume&gt;&lt;number&gt;2&lt;/number&gt;&lt;edition&gt;2014/01/30&lt;/edition&gt;&lt;keywords&gt;&lt;keyword&gt;Afferent Pathways/*physiopathology&lt;/keyword&gt;&lt;keyword&gt;Animals&lt;/keyword&gt;&lt;keyword&gt;Humans&lt;/keyword&gt;&lt;keyword&gt;Ion Channels/*physiology&lt;/keyword&gt;&lt;keyword&gt;Pain/*pathology&lt;/keyword&gt;&lt;keyword&gt;Peripheral Nerves/*physiopathology&lt;/keyword&gt;&lt;/keywords&gt;&lt;dates&gt;&lt;year&gt;2014&lt;/year&gt;&lt;pub-dates&gt;&lt;date&gt;Feb&lt;/date&gt;&lt;/pub-dates&gt;&lt;/dates&gt;&lt;isbn&gt;1546-1726 (Electronic)&amp;#xD;1097-6256 (Linking)&lt;/isbn&gt;&lt;accession-num&gt;24473263&lt;/accession-num&gt;&lt;work-type&gt;Research Support, Non-U.S. Gov&amp;apos;t&amp;#xD;Research Support, U.S. Gov&amp;apos;t, Non-P.H.S.&amp;#xD;Review&lt;/work-type&gt;&lt;urls&gt;&lt;related-urls&gt;&lt;url&gt;http://www.ncbi.nlm.nih.gov/pubmed/24473263&lt;/url&gt;&lt;/related-urls&gt;&lt;/urls&gt;&lt;electronic-resource-num&gt;10.1038/nn.3602&lt;/electronic-resource-num&gt;&lt;language&gt;eng&lt;/language&gt;&lt;/record&gt;&lt;/Cite&gt;&lt;/EndNote&gt;</w:instrText>
      </w:r>
      <w:r w:rsidR="005268FC">
        <w:fldChar w:fldCharType="separate"/>
      </w:r>
      <w:r w:rsidR="000340B5">
        <w:rPr>
          <w:noProof/>
        </w:rPr>
        <w:t>[</w:t>
      </w:r>
      <w:hyperlink w:anchor="_ENREF_12" w:tooltip="Waxman, 2014 #1623" w:history="1">
        <w:r w:rsidR="00791478">
          <w:rPr>
            <w:noProof/>
          </w:rPr>
          <w:t>12</w:t>
        </w:r>
      </w:hyperlink>
      <w:r w:rsidR="000340B5">
        <w:rPr>
          <w:noProof/>
        </w:rPr>
        <w:t>]</w:t>
      </w:r>
      <w:r w:rsidR="005268FC">
        <w:fldChar w:fldCharType="end"/>
      </w:r>
      <w:r w:rsidR="00520D2D">
        <w:t xml:space="preserve">. </w:t>
      </w:r>
      <w:r w:rsidR="00564FEB">
        <w:t>In contrast, where</w:t>
      </w:r>
      <w:r w:rsidR="009B27E5">
        <w:t xml:space="preserve"> </w:t>
      </w:r>
      <w:r w:rsidR="00BE6F41">
        <w:t xml:space="preserve">autoantibodies </w:t>
      </w:r>
      <w:r w:rsidR="00A97565">
        <w:t xml:space="preserve">bind </w:t>
      </w:r>
      <w:r w:rsidR="000340B5">
        <w:t xml:space="preserve">directly </w:t>
      </w:r>
      <w:r w:rsidR="0016373C">
        <w:t xml:space="preserve">to </w:t>
      </w:r>
      <w:r w:rsidR="00564FEB" w:rsidRPr="00EE3852">
        <w:t>nociceptors</w:t>
      </w:r>
      <w:r w:rsidR="008176A5" w:rsidRPr="00EE3852">
        <w:t>,</w:t>
      </w:r>
      <w:r w:rsidR="00564FEB" w:rsidRPr="00EE3852">
        <w:t xml:space="preserve"> </w:t>
      </w:r>
      <w:r w:rsidR="00EE3852" w:rsidRPr="00EE3852">
        <w:rPr>
          <w:rFonts w:cs="Times New Roman"/>
        </w:rPr>
        <w:t>causing either nerve-cell damage including as a consequence of complement binding, or causing a change in nerve-function, the resulting pain is primarily neuropathic.</w:t>
      </w:r>
    </w:p>
    <w:p w14:paraId="02BFACC6" w14:textId="68F6A8D5" w:rsidR="00596CDC" w:rsidRDefault="00F6254F" w:rsidP="00596CDC">
      <w:r w:rsidRPr="00EE3852">
        <w:t>R</w:t>
      </w:r>
      <w:r w:rsidR="00DD3748" w:rsidRPr="00EE3852">
        <w:t xml:space="preserve">ecent results </w:t>
      </w:r>
      <w:r w:rsidR="00753C5F" w:rsidRPr="00EE3852">
        <w:t>have</w:t>
      </w:r>
      <w:r w:rsidR="00910E00" w:rsidRPr="00EE3852">
        <w:t xml:space="preserve"> </w:t>
      </w:r>
      <w:r w:rsidR="00DD3748" w:rsidRPr="00EE3852">
        <w:t>highlighted</w:t>
      </w:r>
      <w:r w:rsidR="0064069A" w:rsidRPr="00EE3852">
        <w:t>,</w:t>
      </w:r>
      <w:r w:rsidR="00A57F93" w:rsidRPr="00EE3852">
        <w:t xml:space="preserve"> that </w:t>
      </w:r>
      <w:r w:rsidR="003D2276" w:rsidRPr="00EE3852">
        <w:t>there is a group of</w:t>
      </w:r>
      <w:r w:rsidR="00BE6F41" w:rsidRPr="00EE3852">
        <w:t xml:space="preserve"> </w:t>
      </w:r>
      <w:r w:rsidR="00DC76D0" w:rsidRPr="00EE3852">
        <w:t xml:space="preserve">chronic </w:t>
      </w:r>
      <w:r w:rsidR="00BE6F41" w:rsidRPr="00EE3852">
        <w:t>painful</w:t>
      </w:r>
      <w:r w:rsidR="00BE6F41">
        <w:t xml:space="preserve"> conditions, </w:t>
      </w:r>
      <w:r w:rsidR="00C6565C">
        <w:t xml:space="preserve">which are </w:t>
      </w:r>
      <w:r w:rsidR="003F01CC">
        <w:t xml:space="preserve">associated with </w:t>
      </w:r>
      <w:proofErr w:type="spellStart"/>
      <w:r w:rsidR="00A52CA5">
        <w:t>i</w:t>
      </w:r>
      <w:proofErr w:type="spellEnd"/>
      <w:r w:rsidR="00A52CA5">
        <w:t xml:space="preserve">) </w:t>
      </w:r>
      <w:r w:rsidR="003F01CC">
        <w:t>no, or only minimal</w:t>
      </w:r>
      <w:r w:rsidR="00C6565C">
        <w:t xml:space="preserve"> </w:t>
      </w:r>
      <w:r w:rsidR="00593BC6">
        <w:t>regional</w:t>
      </w:r>
      <w:r w:rsidR="00C6565C">
        <w:t xml:space="preserve"> immune cell infiltration</w:t>
      </w:r>
      <w:r w:rsidR="00DC76D0">
        <w:t xml:space="preserve"> and tiss</w:t>
      </w:r>
      <w:r w:rsidR="00A52CA5">
        <w:t>ue damage, ii)</w:t>
      </w:r>
      <w:r w:rsidR="00DC76D0">
        <w:t xml:space="preserve"> </w:t>
      </w:r>
      <w:r w:rsidR="005413ED">
        <w:t>normal</w:t>
      </w:r>
      <w:r w:rsidR="00593BC6">
        <w:t xml:space="preserve"> systemic inflammatory markers</w:t>
      </w:r>
      <w:r w:rsidR="00C6565C">
        <w:t xml:space="preserve">, </w:t>
      </w:r>
      <w:r w:rsidR="00A52CA5">
        <w:t>and iii)</w:t>
      </w:r>
      <w:r w:rsidR="00C6565C">
        <w:t xml:space="preserve"> </w:t>
      </w:r>
      <w:r w:rsidR="00BE6F41">
        <w:t xml:space="preserve">specific </w:t>
      </w:r>
      <w:r w:rsidR="002C3594">
        <w:t xml:space="preserve">peripherally binding </w:t>
      </w:r>
      <w:r w:rsidR="00AD647E">
        <w:t>serum-</w:t>
      </w:r>
      <w:r w:rsidR="00A57F93">
        <w:t>autoantibodies</w:t>
      </w:r>
      <w:r w:rsidR="003D2276">
        <w:t xml:space="preserve"> that activate cells in tissue culture. </w:t>
      </w:r>
      <w:r w:rsidR="00A52CA5">
        <w:t>In these conditions, a</w:t>
      </w:r>
      <w:r w:rsidR="00596CDC">
        <w:t xml:space="preserve"> minimal form of autoantibody-induced, c</w:t>
      </w:r>
      <w:r w:rsidR="00DC76D0">
        <w:t xml:space="preserve">omplement-dependent inflammation </w:t>
      </w:r>
      <w:r w:rsidR="00A52CA5">
        <w:t xml:space="preserve">may </w:t>
      </w:r>
      <w:r w:rsidR="00564FEB">
        <w:t xml:space="preserve">cause </w:t>
      </w:r>
      <w:r w:rsidR="00DC76D0">
        <w:t>damage only to th</w:t>
      </w:r>
      <w:r w:rsidR="00596CDC">
        <w:t>e bound cell-surface structures</w:t>
      </w:r>
      <w:r w:rsidR="00DC76D0">
        <w:t xml:space="preserve"> </w:t>
      </w:r>
      <w:r w:rsidR="00DC76D0">
        <w:fldChar w:fldCharType="begin">
          <w:fldData xml:space="preserve">PEVuZE5vdGU+PENpdGU+PEF1dGhvcj5Hb21lejwvQXV0aG9yPjxZZWFyPjIwMTA8L1llYXI+PFJl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</w:fldData>
        </w:fldChar>
      </w:r>
      <w:r w:rsidR="00DC76D0">
        <w:instrText xml:space="preserve"> ADDIN EN.CITE </w:instrText>
      </w:r>
      <w:r w:rsidR="00DC76D0">
        <w:fldChar w:fldCharType="begin">
          <w:fldData xml:space="preserve">PEVuZE5vdGU+PENpdGU+PEF1dGhvcj5Hb21lejwvQXV0aG9yPjxZZWFyPjIwMTA8L1llYXI+PFJl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</w:fldData>
        </w:fldChar>
      </w:r>
      <w:r w:rsidR="00DC76D0">
        <w:instrText xml:space="preserve"> ADDIN EN.CITE.DATA </w:instrText>
      </w:r>
      <w:r w:rsidR="00DC76D0">
        <w:fldChar w:fldCharType="end"/>
      </w:r>
      <w:r w:rsidR="00DC76D0">
        <w:fldChar w:fldCharType="separate"/>
      </w:r>
      <w:r w:rsidR="00DC76D0">
        <w:rPr>
          <w:noProof/>
        </w:rPr>
        <w:t>[</w:t>
      </w:r>
      <w:hyperlink w:anchor="_ENREF_13" w:tooltip="Gomez, 2010 #1660" w:history="1">
        <w:r w:rsidR="00791478">
          <w:rPr>
            <w:noProof/>
          </w:rPr>
          <w:t>13</w:t>
        </w:r>
      </w:hyperlink>
      <w:r w:rsidR="00DC76D0">
        <w:rPr>
          <w:noProof/>
        </w:rPr>
        <w:t>]</w:t>
      </w:r>
      <w:r w:rsidR="00DC76D0">
        <w:fldChar w:fldCharType="end"/>
      </w:r>
      <w:r w:rsidR="002D5C94">
        <w:t>;</w:t>
      </w:r>
      <w:r w:rsidR="00A52CA5">
        <w:t xml:space="preserve"> </w:t>
      </w:r>
      <w:r w:rsidR="002D5C94">
        <w:t>a</w:t>
      </w:r>
      <w:r w:rsidR="00596CDC">
        <w:t>lternatively, t</w:t>
      </w:r>
      <w:r w:rsidR="00BA5F92">
        <w:t>he</w:t>
      </w:r>
      <w:r w:rsidR="008176A5">
        <w:t>se</w:t>
      </w:r>
      <w:r w:rsidR="007B298E">
        <w:t xml:space="preserve"> autoantibodies’</w:t>
      </w:r>
      <w:r w:rsidR="00BA5F92">
        <w:t xml:space="preserve"> </w:t>
      </w:r>
      <w:r w:rsidR="00C6565C">
        <w:t>pertinent</w:t>
      </w:r>
      <w:r w:rsidR="00617E8C">
        <w:t xml:space="preserve"> pathophysiological </w:t>
      </w:r>
      <w:r w:rsidR="008176A5">
        <w:t xml:space="preserve">action </w:t>
      </w:r>
      <w:r w:rsidR="00336A69">
        <w:t xml:space="preserve">may </w:t>
      </w:r>
      <w:r w:rsidR="00596CDC">
        <w:t>include</w:t>
      </w:r>
      <w:r w:rsidR="001E1A2D">
        <w:t xml:space="preserve"> </w:t>
      </w:r>
      <w:r w:rsidR="0052144F">
        <w:t>autoantibody F</w:t>
      </w:r>
      <w:r w:rsidR="00ED415C" w:rsidRPr="00BE6F41">
        <w:t>ab</w:t>
      </w:r>
      <w:r w:rsidR="0052144F">
        <w:t>-</w:t>
      </w:r>
      <w:r w:rsidR="00BE6F41">
        <w:t>region</w:t>
      </w:r>
      <w:r w:rsidR="0052144F">
        <w:t>-</w:t>
      </w:r>
      <w:r w:rsidR="001E1A2D">
        <w:t>mediated</w:t>
      </w:r>
      <w:r w:rsidR="00A52CA5">
        <w:t xml:space="preserve"> change of</w:t>
      </w:r>
      <w:r w:rsidR="00BA5F92">
        <w:t xml:space="preserve"> the function of the bound target</w:t>
      </w:r>
      <w:r w:rsidR="00140134">
        <w:t xml:space="preserve"> (Table)</w:t>
      </w:r>
      <w:r w:rsidR="00ED415C">
        <w:fldChar w:fldCharType="begin">
          <w:fldData xml:space="preserve">PEVuZE5vdGU+PENpdGU+PEF1dGhvcj5Lb2hyPC9BdXRob3I+PFllYXI+MjAxMTwvWWVhcj48UmVj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=
</w:fldData>
        </w:fldChar>
      </w:r>
      <w:r w:rsidR="000340B5">
        <w:instrText xml:space="preserve"> ADDIN EN.CITE </w:instrText>
      </w:r>
      <w:r w:rsidR="000340B5">
        <w:fldChar w:fldCharType="begin">
          <w:fldData xml:space="preserve">PEVuZE5vdGU+PENpdGU+PEF1dGhvcj5Lb2hyPC9BdXRob3I+PFllYXI+MjAxMTwvWWVhcj48UmVj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=
</w:fldData>
        </w:fldChar>
      </w:r>
      <w:r w:rsidR="000340B5">
        <w:instrText xml:space="preserve"> ADDIN EN.CITE.DATA </w:instrText>
      </w:r>
      <w:r w:rsidR="000340B5">
        <w:fldChar w:fldCharType="end"/>
      </w:r>
      <w:r w:rsidR="00ED415C">
        <w:fldChar w:fldCharType="separate"/>
      </w:r>
      <w:r w:rsidR="000340B5">
        <w:rPr>
          <w:noProof/>
        </w:rPr>
        <w:t>[</w:t>
      </w:r>
      <w:hyperlink w:anchor="_ENREF_13" w:tooltip="Gomez, 2010 #1660" w:history="1">
        <w:r w:rsidR="00791478">
          <w:rPr>
            <w:noProof/>
          </w:rPr>
          <w:t>13</w:t>
        </w:r>
      </w:hyperlink>
      <w:r w:rsidR="000340B5">
        <w:rPr>
          <w:noProof/>
        </w:rPr>
        <w:t xml:space="preserve">, </w:t>
      </w:r>
      <w:hyperlink w:anchor="_ENREF_14" w:tooltip="Kohr, 2011 #1348" w:history="1">
        <w:r w:rsidR="00791478">
          <w:rPr>
            <w:noProof/>
          </w:rPr>
          <w:t>14</w:t>
        </w:r>
      </w:hyperlink>
      <w:r w:rsidR="000340B5">
        <w:rPr>
          <w:noProof/>
        </w:rPr>
        <w:t>]</w:t>
      </w:r>
      <w:r w:rsidR="00ED415C">
        <w:fldChar w:fldCharType="end"/>
      </w:r>
      <w:r w:rsidR="00596CDC">
        <w:t>, such as:</w:t>
      </w:r>
    </w:p>
    <w:p w14:paraId="59B7D323" w14:textId="77777777" w:rsidR="002D5C94" w:rsidRDefault="002D5C94" w:rsidP="00596CDC"/>
    <w:p w14:paraId="4428BE88" w14:textId="69116F30" w:rsidR="00596CDC" w:rsidRDefault="000D4134" w:rsidP="000D4134">
      <w:proofErr w:type="spellStart"/>
      <w:r>
        <w:t>i</w:t>
      </w:r>
      <w:proofErr w:type="spellEnd"/>
      <w:r>
        <w:t xml:space="preserve">) </w:t>
      </w:r>
      <w:proofErr w:type="gramStart"/>
      <w:r w:rsidR="00596CDC">
        <w:t>direct</w:t>
      </w:r>
      <w:proofErr w:type="gramEnd"/>
      <w:r w:rsidR="00596CDC">
        <w:t xml:space="preserve"> modification of either function, or expression of receptors, or channels on </w:t>
      </w:r>
      <w:r w:rsidR="00C611D0">
        <w:t>nocice</w:t>
      </w:r>
      <w:r w:rsidR="00E22DDB">
        <w:t>ptors</w:t>
      </w:r>
      <w:r w:rsidR="00596CDC">
        <w:t xml:space="preserve">; the bound target may undergo conformational change, may be activated, or blocked, or cross-linked and internalized </w:t>
      </w:r>
      <w:r w:rsidR="00596CDC">
        <w:fldChar w:fldCharType="begin">
          <w:fldData xml:space="preserve">PEVuZE5vdGU+PENpdGU+PEF1dGhvcj5Hb21lejwvQXV0aG9yPjxZZWFyPjIwMTA8L1llYXI+PFJl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</w:fldData>
        </w:fldChar>
      </w:r>
      <w:r w:rsidR="00596CDC">
        <w:instrText xml:space="preserve"> ADDIN EN.CITE </w:instrText>
      </w:r>
      <w:r w:rsidR="00596CDC">
        <w:fldChar w:fldCharType="begin">
          <w:fldData xml:space="preserve">PEVuZE5vdGU+PENpdGU+PEF1dGhvcj5Hb21lejwvQXV0aG9yPjxZZWFyPjIwMTA8L1llYXI+PFJl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</w:fldData>
        </w:fldChar>
      </w:r>
      <w:r w:rsidR="00596CDC">
        <w:instrText xml:space="preserve"> ADDIN EN.CITE.DATA </w:instrText>
      </w:r>
      <w:r w:rsidR="00596CDC">
        <w:fldChar w:fldCharType="end"/>
      </w:r>
      <w:r w:rsidR="00596CDC">
        <w:fldChar w:fldCharType="separate"/>
      </w:r>
      <w:r w:rsidR="00596CDC">
        <w:rPr>
          <w:noProof/>
        </w:rPr>
        <w:t>[</w:t>
      </w:r>
      <w:hyperlink w:anchor="_ENREF_13" w:tooltip="Gomez, 2010 #1660" w:history="1">
        <w:r w:rsidR="00791478">
          <w:rPr>
            <w:noProof/>
          </w:rPr>
          <w:t>13</w:t>
        </w:r>
      </w:hyperlink>
      <w:r w:rsidR="00596CDC">
        <w:rPr>
          <w:noProof/>
        </w:rPr>
        <w:t>]</w:t>
      </w:r>
      <w:r w:rsidR="00596CDC">
        <w:fldChar w:fldCharType="end"/>
      </w:r>
      <w:r w:rsidR="00596CDC">
        <w:t xml:space="preserve">. In consequence, the nociceptor alters </w:t>
      </w:r>
      <w:proofErr w:type="gramStart"/>
      <w:r w:rsidR="00596CDC">
        <w:t>it’s</w:t>
      </w:r>
      <w:proofErr w:type="gramEnd"/>
      <w:r w:rsidR="00596CDC">
        <w:t xml:space="preserve"> transduction- or translation properties, or it’s pattern of neuropeptide secretion, so that it becomes </w:t>
      </w:r>
      <w:r w:rsidR="002D5C94">
        <w:t>more sensitive to no</w:t>
      </w:r>
      <w:r w:rsidR="002D5C94">
        <w:t xml:space="preserve">xious or non-noxious activation, or even spontaneously active and directly inducing </w:t>
      </w:r>
      <w:proofErr w:type="spellStart"/>
      <w:r w:rsidR="002D5C94">
        <w:t>persistant</w:t>
      </w:r>
      <w:proofErr w:type="spellEnd"/>
      <w:r w:rsidR="002D5C94">
        <w:t xml:space="preserve"> pain </w:t>
      </w:r>
      <w:r w:rsidR="00596CDC">
        <w:t>(Figure B). Inflammation is not required for these changes</w:t>
      </w:r>
      <w:r w:rsidR="00E22DDB">
        <w:t xml:space="preserve"> to occur</w:t>
      </w:r>
      <w:r w:rsidR="00596CDC">
        <w:t>. If</w:t>
      </w:r>
      <w:r w:rsidR="007C6CFE">
        <w:t xml:space="preserve"> ion</w:t>
      </w:r>
      <w:r w:rsidR="00596CDC">
        <w:t xml:space="preserve"> </w:t>
      </w:r>
      <w:r w:rsidR="00596CDC">
        <w:t xml:space="preserve">channels are involved, then the disease-mechanism is termed an ‘autoimmune </w:t>
      </w:r>
      <w:proofErr w:type="spellStart"/>
      <w:r w:rsidR="00596CDC">
        <w:t>channelopathy</w:t>
      </w:r>
      <w:proofErr w:type="spellEnd"/>
      <w:r w:rsidR="00596CDC">
        <w:t xml:space="preserve">’, paralleling known </w:t>
      </w:r>
      <w:proofErr w:type="spellStart"/>
      <w:r w:rsidR="00596CDC">
        <w:t>channelopathies</w:t>
      </w:r>
      <w:proofErr w:type="spellEnd"/>
      <w:r w:rsidR="00596CDC">
        <w:t xml:space="preserve"> with the lead symptom pain, such as </w:t>
      </w:r>
      <w:proofErr w:type="spellStart"/>
      <w:r w:rsidR="00596CDC">
        <w:t>erythromelalgia</w:t>
      </w:r>
      <w:proofErr w:type="spellEnd"/>
      <w:r w:rsidR="00596CDC">
        <w:t xml:space="preserve"> </w:t>
      </w:r>
      <w:r w:rsidR="00596CDC">
        <w:fldChar w:fldCharType="begin"/>
      </w:r>
      <w:r w:rsidR="00596CDC">
        <w:instrText xml:space="preserve"> ADDIN EN.CITE &lt;EndNote&gt;&lt;Cite&gt;&lt;Author&gt;Bennett&lt;/Author&gt;&lt;Year&gt;2014&lt;/Year&gt;&lt;RecNum&gt;1662&lt;/RecNum&gt;&lt;DisplayText&gt;[15]&lt;/DisplayText&gt;&lt;record&gt;&lt;rec-number&gt;1662&lt;/rec-number&gt;&lt;foreign-keys&gt;&lt;key app="EN" db-id="rpdfwxw2q9v0a7esvvj5pd2gwd0rfp2a2zt5"&gt;1662&lt;/key&gt;&lt;/foreign-keys&gt;&lt;ref-type name="Journal Article"&gt;17&lt;/ref-type&gt;&lt;contributors&gt;&lt;authors&gt;&lt;author&gt;Bennett, D. L.&lt;/author&gt;&lt;author&gt;Woods, C. G.&lt;/author&gt;&lt;/authors&gt;&lt;/contributors&gt;&lt;auth-address&gt;Nuffield Department of Clinical Neurosciences, University of Oxford, Oxford, UK. Electronic address: David.bennett@ndcn.ox.ac.uk.&amp;#xD;Department of Medical Genetics, The Clinical Medical School, University of Cambridge, Cambridge, UK.&lt;/auth-address&gt;&lt;titles&gt;&lt;title&gt;Painful and painless channelopathies&lt;/title&gt;&lt;secondary-title&gt;Lancet Neurol&lt;/secondary-title&gt;&lt;alt-title&gt;The Lancet. Neurology&lt;/alt-title&gt;&lt;/titles&gt;&lt;periodical&gt;&lt;full-title&gt;Lancet Neurol&lt;/full-title&gt;&lt;abbr-1&gt;Lancet neurology&lt;/abbr-1&gt;&lt;/periodical&gt;&lt;pages&gt;587-99&lt;/pages&gt;&lt;volume&gt;13&lt;/volume&gt;&lt;number&gt;6&lt;/number&gt;&lt;edition&gt;2014/05/13&lt;/edition&gt;&lt;keywords&gt;&lt;keyword&gt;Calcium Channels/genetics&lt;/keyword&gt;&lt;keyword&gt;Channelopathies/diagnosis/*genetics&lt;/keyword&gt;&lt;keyword&gt;Humans&lt;/keyword&gt;&lt;keyword&gt;Mutation&lt;/keyword&gt;&lt;keyword&gt;NAV1.7 Voltage-Gated Sodium Channel/genetics&lt;/keyword&gt;&lt;keyword&gt;NAV1.8 Voltage-Gated Sodium Channel/genetics&lt;/keyword&gt;&lt;keyword&gt;NAV1.9 Voltage-Gated Sodium Channel/genetics&lt;/keyword&gt;&lt;keyword&gt;Nerve Tissue Proteins/genetics&lt;/keyword&gt;&lt;keyword&gt;Pain/diagnosis/etiology/*genetics&lt;/keyword&gt;&lt;keyword&gt;Transient Receptor Potential Channels/genetics&lt;/keyword&gt;&lt;/keywords&gt;&lt;dates&gt;&lt;year&gt;2014&lt;/year&gt;&lt;pub-dates&gt;&lt;date&gt;Jun&lt;/date&gt;&lt;/pub-dates&gt;&lt;/dates&gt;&lt;isbn&gt;1474-4465 (Electronic)&amp;#xD;1474-4422 (Linking)&lt;/isbn&gt;&lt;accession-num&gt;24813307&lt;/accession-num&gt;&lt;work-type&gt;Research Support, Non-U.S. Gov&amp;apos;t&amp;#xD;Review&lt;/work-type&gt;&lt;urls&gt;&lt;related-urls&gt;&lt;url&gt;http://www.ncbi.nlm.nih.gov/pubmed/24813307&lt;/url&gt;&lt;/related-urls&gt;&lt;/urls&gt;&lt;electronic-resource-num&gt;10.1016/S1474-4422(14)70024-9&lt;/electronic-resource-num&gt;&lt;language&gt;eng&lt;/language&gt;&lt;/record&gt;&lt;/Cite&gt;&lt;/EndNote&gt;</w:instrText>
      </w:r>
      <w:r w:rsidR="00596CDC">
        <w:fldChar w:fldCharType="separate"/>
      </w:r>
      <w:r w:rsidR="00596CDC">
        <w:rPr>
          <w:noProof/>
        </w:rPr>
        <w:t>[</w:t>
      </w:r>
      <w:hyperlink w:anchor="_ENREF_15" w:tooltip="Bennett, 2014 #1662" w:history="1">
        <w:r w:rsidR="00791478">
          <w:rPr>
            <w:noProof/>
          </w:rPr>
          <w:t>15</w:t>
        </w:r>
      </w:hyperlink>
      <w:r w:rsidR="00596CDC">
        <w:rPr>
          <w:noProof/>
        </w:rPr>
        <w:t>]</w:t>
      </w:r>
      <w:r w:rsidR="00596CDC">
        <w:fldChar w:fldCharType="end"/>
      </w:r>
      <w:r w:rsidR="00596CDC">
        <w:t xml:space="preserve">. </w:t>
      </w:r>
    </w:p>
    <w:p w14:paraId="3D8A3271" w14:textId="2A51230A" w:rsidR="00596CDC" w:rsidRDefault="000D4134" w:rsidP="000D4134">
      <w:r>
        <w:t xml:space="preserve">ii) </w:t>
      </w:r>
      <w:proofErr w:type="gramStart"/>
      <w:r w:rsidR="008176A5">
        <w:t>m</w:t>
      </w:r>
      <w:r w:rsidR="00596CDC">
        <w:t>odification</w:t>
      </w:r>
      <w:proofErr w:type="gramEnd"/>
      <w:r w:rsidR="00596CDC">
        <w:t xml:space="preserve"> of either function, or expression of receptors or channels in other cells such as sympathetic nerves, or keratinocytes, resulting in mediator secretion, and </w:t>
      </w:r>
      <w:r w:rsidR="00E22DDB">
        <w:t>activation/ sensitization</w:t>
      </w:r>
      <w:r w:rsidR="00596CDC">
        <w:t xml:space="preserve"> of nociceptors (</w:t>
      </w:r>
      <w:r w:rsidR="00882FB0">
        <w:t xml:space="preserve">Fab-mediated </w:t>
      </w:r>
      <w:r w:rsidR="008176A5">
        <w:t xml:space="preserve">nociceptive </w:t>
      </w:r>
      <w:r w:rsidR="00882FB0">
        <w:t xml:space="preserve">pain, </w:t>
      </w:r>
      <w:r w:rsidR="00596CDC">
        <w:t xml:space="preserve">Figure B). </w:t>
      </w:r>
    </w:p>
    <w:p w14:paraId="79BDE64C" w14:textId="1D64B046" w:rsidR="00596CDC" w:rsidRDefault="000D4134" w:rsidP="000D4134">
      <w:r>
        <w:t xml:space="preserve">iii) </w:t>
      </w:r>
      <w:proofErr w:type="gramStart"/>
      <w:r w:rsidR="008176A5">
        <w:t>i</w:t>
      </w:r>
      <w:r w:rsidR="00596CDC">
        <w:t>nduction</w:t>
      </w:r>
      <w:proofErr w:type="gramEnd"/>
      <w:r w:rsidR="00596CDC">
        <w:t xml:space="preserve"> of mild </w:t>
      </w:r>
      <w:r w:rsidR="00791478">
        <w:t>nociceptor</w:t>
      </w:r>
      <w:r w:rsidR="00596CDC">
        <w:t xml:space="preserve"> damage; mild small fiber </w:t>
      </w:r>
      <w:r w:rsidR="002D5C94">
        <w:t>loss</w:t>
      </w:r>
      <w:r w:rsidR="00596CDC">
        <w:t xml:space="preserve"> accompanies many chronic pain conditions </w:t>
      </w:r>
      <w:r w:rsidR="00596CDC">
        <w:fldChar w:fldCharType="begin"/>
      </w:r>
      <w:r w:rsidR="00596CDC">
        <w:instrText xml:space="preserve"> ADDIN EN.CITE &lt;EndNote&gt;&lt;Cite&gt;&lt;Author&gt;Oaklander&lt;/Author&gt;&lt;Year&gt;2009/6&lt;/Year&gt;&lt;RecNum&gt;865&lt;/RecNum&gt;&lt;DisplayText&gt;[16]&lt;/DisplayText&gt;&lt;record&gt;&lt;rec-number&gt;865&lt;/rec-number&gt;&lt;foreign-keys&gt;&lt;key app="EN" db-id="rpdfwxw2q9v0a7esvvj5pd2gwd0rfp2a2zt5"&gt;865&lt;/key&gt;&lt;/foreign-keys&gt;&lt;ref-type name="Journal Article"&gt;17&lt;/ref-type&gt;&lt;contributors&gt;&lt;authors&gt;&lt;author&gt;Oaklander,A.L.&lt;/author&gt;&lt;author&gt; Fields,H.L.&lt;/author&gt;&lt;/authors&gt;&lt;/contributors&gt;&lt;auth-address&gt;Department of Neurology, Massachusetts General Hospital, Harvard Medical School, Boston, MA 02114, USA. aoaklander@partners.org&lt;/auth-address&gt;&lt;titles&gt;&lt;title&gt;Is reflex sympathetic dystrophy/complex regional pain syndrome type I a small-fiber neuropathy?&lt;/title&gt;&lt;secondary-title&gt;&lt;style face="normal" font="Lucida Grande" size="100%"&gt;Ann.Neurol.&lt;/style&gt;&lt;/secondary-title&gt;&lt;/titles&gt;&lt;periodical&gt;&lt;full-title&gt;Ann.Neurol.&lt;/full-title&gt;&lt;/periodical&gt;&lt;pages&gt;629-638&lt;/pages&gt;&lt;volume&gt;65&lt;/volume&gt;&lt;number&gt;6&lt;/number&gt;&lt;keywords&gt;&lt;keyword&gt;abnormalities&lt;/keyword&gt;&lt;keyword&gt;Axons&lt;/keyword&gt;&lt;keyword&gt;Central Nervous System&lt;/keyword&gt;&lt;keyword&gt;classification&lt;/keyword&gt;&lt;keyword&gt;CRPS&lt;/keyword&gt;&lt;keyword&gt;Denervation&lt;/keyword&gt;&lt;keyword&gt;diagnosis&lt;/keyword&gt;&lt;keyword&gt;Edema&lt;/keyword&gt;&lt;keyword&gt;Humans&lt;/keyword&gt;&lt;keyword&gt;Hypersensitivity&lt;/keyword&gt;&lt;keyword&gt;injuries&lt;/keyword&gt;&lt;keyword&gt;Nerve Fibers&lt;/keyword&gt;&lt;keyword&gt;Nervous System&lt;/keyword&gt;&lt;keyword&gt;Neuralgia&lt;/keyword&gt;&lt;keyword&gt;Neurology&lt;/keyword&gt;&lt;keyword&gt;Pain&lt;/keyword&gt;&lt;keyword&gt;pathology&lt;/keyword&gt;&lt;keyword&gt;Patients&lt;/keyword&gt;&lt;keyword&gt;Polyneuropathies&lt;/keyword&gt;&lt;keyword&gt;Reflex&lt;/keyword&gt;&lt;keyword&gt;Reflex Sympathetic Dystrophy&lt;/keyword&gt;&lt;keyword&gt;Research&lt;/keyword&gt;&lt;keyword&gt;Research Support&lt;/keyword&gt;&lt;keyword&gt;secondary&lt;/keyword&gt;&lt;keyword&gt;Skin&lt;/keyword&gt;&lt;keyword&gt;Sweating&lt;/keyword&gt;&lt;keyword&gt;Syndrome&lt;/keyword&gt;&lt;keyword&gt;Temperature&lt;/keyword&gt;&lt;keyword&gt;therapy&lt;/keyword&gt;&lt;/keywords&gt;&lt;dates&gt;&lt;year&gt;2009/6&lt;/year&gt;&lt;/dates&gt;&lt;work-type&gt;10.1002/ana.21692 [doi]&lt;/work-type&gt;&lt;urls&gt;&lt;/urls&gt;&lt;/record&gt;&lt;/Cite&gt;&lt;/EndNote&gt;</w:instrText>
      </w:r>
      <w:r w:rsidR="00596CDC">
        <w:fldChar w:fldCharType="separate"/>
      </w:r>
      <w:r w:rsidR="00596CDC">
        <w:rPr>
          <w:noProof/>
        </w:rPr>
        <w:t>[</w:t>
      </w:r>
      <w:hyperlink w:anchor="_ENREF_16" w:tooltip="Oaklander, 2009/6 #865" w:history="1">
        <w:r w:rsidR="00791478">
          <w:rPr>
            <w:noProof/>
          </w:rPr>
          <w:t>16</w:t>
        </w:r>
      </w:hyperlink>
      <w:r w:rsidR="00596CDC">
        <w:rPr>
          <w:noProof/>
        </w:rPr>
        <w:t>]</w:t>
      </w:r>
      <w:r w:rsidR="00596CDC">
        <w:fldChar w:fldCharType="end"/>
      </w:r>
      <w:r w:rsidR="00BC26EB">
        <w:t xml:space="preserve">; </w:t>
      </w:r>
      <w:r w:rsidR="00791478">
        <w:t xml:space="preserve">cell </w:t>
      </w:r>
      <w:r w:rsidR="00BC26EB">
        <w:t>damage might  activate/</w:t>
      </w:r>
      <w:proofErr w:type="spellStart"/>
      <w:r w:rsidR="00BC26EB">
        <w:t>sensitise</w:t>
      </w:r>
      <w:proofErr w:type="spellEnd"/>
      <w:r w:rsidR="00BC26EB">
        <w:t xml:space="preserve"> </w:t>
      </w:r>
      <w:r w:rsidR="00791478">
        <w:t xml:space="preserve">the </w:t>
      </w:r>
      <w:r w:rsidR="00BC26EB">
        <w:t>surviving</w:t>
      </w:r>
      <w:r w:rsidR="00596CDC">
        <w:t xml:space="preserve"> </w:t>
      </w:r>
      <w:r w:rsidR="00BC26EB">
        <w:t>nociceptors</w:t>
      </w:r>
      <w:r w:rsidR="00596CDC">
        <w:t xml:space="preserve"> </w:t>
      </w:r>
      <w:r w:rsidR="00596CDC">
        <w:fldChar w:fldCharType="begin"/>
      </w:r>
      <w:r w:rsidR="00596CDC">
        <w:instrText xml:space="preserve"> ADDIN EN.CITE &lt;EndNote&gt;&lt;Cite&gt;&lt;Author&gt;Waxman&lt;/Author&gt;&lt;Year&gt;2014&lt;/Year&gt;&lt;RecNum&gt;1623&lt;/RecNum&gt;&lt;DisplayText&gt;[12]&lt;/DisplayText&gt;&lt;record&gt;&lt;rec-number&gt;1623&lt;/rec-number&gt;&lt;foreign-keys&gt;&lt;key app="EN" db-id="rpdfwxw2q9v0a7esvvj5pd2gwd0rfp2a2zt5"&gt;1623&lt;/key&gt;&lt;/foreign-keys&gt;&lt;ref-type name="Journal Article"&gt;17&lt;/ref-type&gt;&lt;contributors&gt;&lt;authors&gt;&lt;author&gt;Waxman, S. G.&lt;/author&gt;&lt;author&gt;Zamponi, G. W.&lt;/author&gt;&lt;/authors&gt;&lt;/contributors&gt;&lt;auth-address&gt;1] Center for Neuroscience &amp;amp; Regeneration Research, Yale University School of Medicine, New Haven, Connecticut, USA. [2] Veterans Affairs Medical Center, West Haven, Connecticut, USA.&amp;#xD;Department of Physiology and Pharmacology, Hotchkiss Brain Institute, University of Calgary, Calgary, Alberta, Canada.&lt;/auth-address&gt;&lt;titles&gt;&lt;title&gt;Regulating excitability of peripheral afferents: emerging ion channel targets&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153-63&lt;/pages&gt;&lt;volume&gt;17&lt;/volume&gt;&lt;number&gt;2&lt;/number&gt;&lt;edition&gt;2014/01/30&lt;/edition&gt;&lt;keywords&gt;&lt;keyword&gt;Afferent Pathways/*physiopathology&lt;/keyword&gt;&lt;keyword&gt;Animals&lt;/keyword&gt;&lt;keyword&gt;Humans&lt;/keyword&gt;&lt;keyword&gt;Ion Channels/*physiology&lt;/keyword&gt;&lt;keyword&gt;Pain/*pathology&lt;/keyword&gt;&lt;keyword&gt;Peripheral Nerves/*physiopathology&lt;/keyword&gt;&lt;/keywords&gt;&lt;dates&gt;&lt;year&gt;2014&lt;/year&gt;&lt;pub-dates&gt;&lt;date&gt;Feb&lt;/date&gt;&lt;/pub-dates&gt;&lt;/dates&gt;&lt;isbn&gt;1546-1726 (Electronic)&amp;#xD;1097-6256 (Linking)&lt;/isbn&gt;&lt;accession-num&gt;24473263&lt;/accession-num&gt;&lt;work-type&gt;Research Support, Non-U.S. Gov&amp;apos;t&amp;#xD;Research Support, U.S. Gov&amp;apos;t, Non-P.H.S.&amp;#xD;Review&lt;/work-type&gt;&lt;urls&gt;&lt;related-urls&gt;&lt;url&gt;http://www.ncbi.nlm.nih.gov/pubmed/24473263&lt;/url&gt;&lt;/related-urls&gt;&lt;/urls&gt;&lt;electronic-resource-num&gt;10.1038/nn.3602&lt;/electronic-resource-num&gt;&lt;language&gt;eng&lt;/language&gt;&lt;/record&gt;&lt;/Cite&gt;&lt;/EndNote&gt;</w:instrText>
      </w:r>
      <w:r w:rsidR="00596CDC">
        <w:fldChar w:fldCharType="separate"/>
      </w:r>
      <w:r w:rsidR="00596CDC">
        <w:rPr>
          <w:noProof/>
        </w:rPr>
        <w:t>[</w:t>
      </w:r>
      <w:hyperlink w:anchor="_ENREF_12" w:tooltip="Waxman, 2014 #1623" w:history="1">
        <w:r w:rsidR="00791478">
          <w:rPr>
            <w:noProof/>
          </w:rPr>
          <w:t>12</w:t>
        </w:r>
      </w:hyperlink>
      <w:r w:rsidR="00596CDC">
        <w:rPr>
          <w:noProof/>
        </w:rPr>
        <w:t>]</w:t>
      </w:r>
      <w:r w:rsidR="00596CDC">
        <w:fldChar w:fldCharType="end"/>
      </w:r>
      <w:r w:rsidR="00596CDC">
        <w:t>.</w:t>
      </w:r>
    </w:p>
    <w:p w14:paraId="0538FC3B" w14:textId="77777777" w:rsidR="00596CDC" w:rsidRDefault="00596CDC" w:rsidP="00596CDC">
      <w:pPr>
        <w:pStyle w:val="ListParagraph"/>
        <w:ind w:left="769"/>
      </w:pPr>
    </w:p>
    <w:p w14:paraId="18F573C2" w14:textId="71103AE8" w:rsidR="00791478" w:rsidRDefault="00791478" w:rsidP="00791478">
      <w:r>
        <w:t xml:space="preserve">1.1. </w:t>
      </w:r>
      <w:r w:rsidR="000D4134">
        <w:rPr>
          <w:i/>
        </w:rPr>
        <w:t>Autoantibody</w:t>
      </w:r>
      <w:r w:rsidRPr="00791478">
        <w:rPr>
          <w:i/>
        </w:rPr>
        <w:t xml:space="preserve"> pain arising after trauma</w:t>
      </w:r>
    </w:p>
    <w:p w14:paraId="6F27C01F" w14:textId="3FD79113" w:rsidR="00791478" w:rsidRDefault="00596CDC" w:rsidP="00791478">
      <w:r>
        <w:t xml:space="preserve">Some chronic pains </w:t>
      </w:r>
      <w:r w:rsidR="008176A5">
        <w:t xml:space="preserve">only </w:t>
      </w:r>
      <w:r>
        <w:t xml:space="preserve">arise after a patient’s exposure to physical-, or emotional trauma. In these situations, the pathogenicity of preexisting, circulating autoantibodies might be ‘switched on’ </w:t>
      </w:r>
      <w:r w:rsidR="00C611D0">
        <w:t>by</w:t>
      </w:r>
      <w:r>
        <w:t xml:space="preserve"> </w:t>
      </w:r>
      <w:r w:rsidR="00DC0746">
        <w:t xml:space="preserve">the </w:t>
      </w:r>
      <w:r>
        <w:t xml:space="preserve">effects exerted by trauma-induced mediators </w:t>
      </w:r>
      <w:r>
        <w:fldChar w:fldCharType="begin">
          <w:fldData xml:space="preserve">PEVuZE5vdGU+PENpdGU+PEF1dGhvcj5UZWt1czwvQXV0aG9yPjxZZWFyPjIwMTQ8L1llYXI+PFJl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</w:fldData>
        </w:fldChar>
      </w:r>
      <w:r>
        <w:instrText xml:space="preserve"> ADDIN EN.CITE </w:instrText>
      </w:r>
      <w:r>
        <w:fldChar w:fldCharType="begin">
          <w:fldData xml:space="preserve">PEVuZE5vdGU+PENpdGU+PEF1dGhvcj5UZWt1czwvQXV0aG9yPjxZZWFyPjIwMTQ8L1llYXI+PFJl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</w:fldData>
        </w:fldChar>
      </w:r>
      <w:r>
        <w:instrText xml:space="preserve"> ADDIN EN.CITE.DATA </w:instrText>
      </w:r>
      <w:r>
        <w:fldChar w:fldCharType="end"/>
      </w:r>
      <w:r>
        <w:fldChar w:fldCharType="separate"/>
      </w:r>
      <w:r>
        <w:rPr>
          <w:noProof/>
        </w:rPr>
        <w:t>[</w:t>
      </w:r>
      <w:hyperlink w:anchor="_ENREF_17" w:tooltip="Tekus, 2014 #1547" w:history="1">
        <w:r w:rsidR="00791478">
          <w:rPr>
            <w:noProof/>
          </w:rPr>
          <w:t>17</w:t>
        </w:r>
      </w:hyperlink>
      <w:r>
        <w:rPr>
          <w:noProof/>
        </w:rPr>
        <w:t>]</w:t>
      </w:r>
      <w:r>
        <w:fldChar w:fldCharType="end"/>
      </w:r>
      <w:r>
        <w:t xml:space="preserve">.  Alternatively novel autoantibodies may be produced as a result of the exposure of the adaptive immune system to trauma-released neo-antigens, or after trauma-induced loss of immunological tolerance </w:t>
      </w:r>
      <w:r w:rsidR="00C611D0">
        <w:t>(REF)</w:t>
      </w:r>
    </w:p>
    <w:p w14:paraId="3E980C8B" w14:textId="77777777" w:rsidR="007A5F6B" w:rsidRDefault="007A5F6B" w:rsidP="00791478">
      <w:pPr>
        <w:rPr>
          <w:rFonts w:cs="Times New Roman"/>
          <w:u w:val="single"/>
        </w:rPr>
      </w:pPr>
    </w:p>
    <w:p w14:paraId="16B0BCB6" w14:textId="77777777" w:rsidR="000D4134" w:rsidRDefault="000D4134" w:rsidP="00791478">
      <w:pPr>
        <w:rPr>
          <w:rFonts w:cs="Times New Roman"/>
          <w:u w:val="single"/>
        </w:rPr>
      </w:pPr>
    </w:p>
    <w:p w14:paraId="15445149" w14:textId="77777777" w:rsidR="000D4134" w:rsidRDefault="000D4134" w:rsidP="00791478">
      <w:pPr>
        <w:rPr>
          <w:rFonts w:cs="Times New Roman"/>
          <w:u w:val="single"/>
        </w:rPr>
      </w:pPr>
    </w:p>
    <w:p w14:paraId="27ECA607" w14:textId="63025521" w:rsidR="004D7CAC" w:rsidRPr="00791478" w:rsidRDefault="004D7CAC" w:rsidP="00791478">
      <w:r w:rsidRPr="004D7CAC">
        <w:rPr>
          <w:rFonts w:cs="Times New Roman"/>
          <w:u w:val="single"/>
        </w:rPr>
        <w:t xml:space="preserve">Figure </w:t>
      </w:r>
    </w:p>
    <w:p w14:paraId="3CAA1789" w14:textId="77777777" w:rsidR="004D7CAC" w:rsidRDefault="004D7CAC" w:rsidP="004D7CAC">
      <w:pPr>
        <w:widowControl w:val="0"/>
        <w:autoSpaceDE w:val="0"/>
        <w:autoSpaceDN w:val="0"/>
        <w:adjustRightInd w:val="0"/>
        <w:rPr>
          <w:rFonts w:cs="Times New Roman"/>
          <w:u w:val="single"/>
        </w:rPr>
      </w:pPr>
    </w:p>
    <w:p w14:paraId="6455B710" w14:textId="14973618" w:rsidR="004D7CAC" w:rsidRPr="007D7E32" w:rsidRDefault="00B56A87" w:rsidP="004D7CAC">
      <w:pPr>
        <w:widowControl w:val="0"/>
        <w:autoSpaceDE w:val="0"/>
        <w:autoSpaceDN w:val="0"/>
        <w:adjustRightInd w:val="0"/>
        <w:rPr>
          <w:rFonts w:cs="Times New Roman"/>
          <w:u w:val="single"/>
        </w:rPr>
      </w:pPr>
      <w:r>
        <w:rPr>
          <w:rFonts w:cs="Times New Roman"/>
          <w:noProof/>
          <w:u w:val="single"/>
        </w:rPr>
        <w:drawing>
          <wp:inline distT="0" distB="0" distL="0" distR="0" wp14:anchorId="2EB9BB63" wp14:editId="109EFD70">
            <wp:extent cx="5270500" cy="4056394"/>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0500" cy="4056394"/>
                    </a:xfrm>
                    <a:prstGeom prst="rect">
                      <a:avLst/>
                    </a:prstGeom>
                    <a:noFill/>
                    <a:ln>
                      <a:noFill/>
                    </a:ln>
                  </pic:spPr>
                </pic:pic>
              </a:graphicData>
            </a:graphic>
          </wp:inline>
        </w:drawing>
      </w:r>
    </w:p>
    <w:p w14:paraId="475CC7EA" w14:textId="77777777" w:rsidR="004D7CAC" w:rsidRDefault="004D7CAC" w:rsidP="004D7CAC"/>
    <w:p w14:paraId="4D6E3373" w14:textId="61E110AC" w:rsidR="004D7CAC" w:rsidRDefault="004D7CAC" w:rsidP="004D7CAC">
      <w:r w:rsidRPr="007D7E32">
        <w:rPr>
          <w:b/>
        </w:rPr>
        <w:t>Figure.</w:t>
      </w:r>
      <w:r>
        <w:t xml:space="preserve"> </w:t>
      </w:r>
      <w:proofErr w:type="gramStart"/>
      <w:r w:rsidRPr="007D7E32">
        <w:rPr>
          <w:i/>
        </w:rPr>
        <w:t>Mechanisms of autoantibody-mediated pain</w:t>
      </w:r>
      <w:r>
        <w:t>.</w:t>
      </w:r>
      <w:proofErr w:type="gramEnd"/>
      <w:r>
        <w:t xml:space="preserve"> </w:t>
      </w:r>
      <w:r w:rsidR="00B56A87">
        <w:t xml:space="preserve">‘N’=nociceptor; </w:t>
      </w:r>
      <w:r w:rsidRPr="007D7E32">
        <w:rPr>
          <w:b/>
        </w:rPr>
        <w:t>A</w:t>
      </w:r>
      <w:r>
        <w:t>. In p</w:t>
      </w:r>
      <w:r w:rsidR="00D45047">
        <w:t>emphigoid disease, autoantibody-</w:t>
      </w:r>
      <w:r>
        <w:t xml:space="preserve">binding to </w:t>
      </w:r>
      <w:r w:rsidRPr="007D7E32">
        <w:t>epitopes at the derma</w:t>
      </w:r>
      <w:r>
        <w:t>l</w:t>
      </w:r>
      <w:r w:rsidRPr="007D7E32">
        <w:t>-epidermal junction</w:t>
      </w:r>
      <w:r>
        <w:t xml:space="preserve"> is followed by </w:t>
      </w:r>
      <w:r w:rsidR="00AD647E">
        <w:t xml:space="preserve">complement binding (‘C’) to the </w:t>
      </w:r>
      <w:r w:rsidR="0007282D">
        <w:t xml:space="preserve">autoantibody </w:t>
      </w:r>
      <w:r w:rsidR="00AD647E">
        <w:t xml:space="preserve">Fc-region, which then </w:t>
      </w:r>
      <w:r w:rsidR="00BA742F">
        <w:t>induces</w:t>
      </w:r>
      <w:r w:rsidR="00AD647E">
        <w:t xml:space="preserve"> </w:t>
      </w:r>
      <w:r>
        <w:t>inflammation</w:t>
      </w:r>
      <w:r w:rsidR="000D6982" w:rsidRPr="000D6982">
        <w:t xml:space="preserve"> </w:t>
      </w:r>
      <w:r w:rsidR="00BA742F">
        <w:t>leading to</w:t>
      </w:r>
      <w:r w:rsidR="009F0E21">
        <w:t xml:space="preserve"> dermal-epidermal splitting (*</w:t>
      </w:r>
      <w:r w:rsidR="00BA742F">
        <w:t>,</w:t>
      </w:r>
      <w:r w:rsidR="000D6982">
        <w:t xml:space="preserve"> only one epidermal layer </w:t>
      </w:r>
      <w:r w:rsidR="00D0532D">
        <w:t>shown</w:t>
      </w:r>
      <w:r w:rsidR="009F0E21">
        <w:t>)</w:t>
      </w:r>
      <w:r w:rsidR="00BE510B">
        <w:t>. I</w:t>
      </w:r>
      <w:r>
        <w:t xml:space="preserve">nflammatory mediators (yellow dots) </w:t>
      </w:r>
      <w:r w:rsidR="00FB7682">
        <w:t xml:space="preserve">painfully excite </w:t>
      </w:r>
      <w:r w:rsidR="00DC536D">
        <w:t>nociceptors</w:t>
      </w:r>
      <w:r w:rsidR="00C85D0C">
        <w:t>. S</w:t>
      </w:r>
      <w:r w:rsidR="006747C0">
        <w:t>econdary neuropathic pain may arise from inflammation-</w:t>
      </w:r>
      <w:r w:rsidR="00FB7682">
        <w:t>induced</w:t>
      </w:r>
      <w:r w:rsidR="006747C0">
        <w:t xml:space="preserve"> </w:t>
      </w:r>
      <w:r w:rsidR="00BC3C8F">
        <w:t>nerve cell</w:t>
      </w:r>
      <w:r w:rsidR="006747C0">
        <w:t xml:space="preserve"> damage</w:t>
      </w:r>
      <w:r w:rsidR="007108F8">
        <w:t>, including</w:t>
      </w:r>
      <w:r w:rsidR="00BC3C8F">
        <w:t xml:space="preserve"> mechanical stretch </w:t>
      </w:r>
      <w:r w:rsidR="006747C0">
        <w:t>between epidermal</w:t>
      </w:r>
      <w:r w:rsidR="00C6565C">
        <w:t>-,</w:t>
      </w:r>
      <w:r w:rsidR="006747C0">
        <w:t xml:space="preserve"> a</w:t>
      </w:r>
      <w:r w:rsidR="00BC3C8F">
        <w:t>n</w:t>
      </w:r>
      <w:r w:rsidR="00BE510B">
        <w:t>d dermal layers.</w:t>
      </w:r>
      <w:r w:rsidR="00C6565C">
        <w:t xml:space="preserve">    </w:t>
      </w:r>
      <w:r w:rsidR="006747C0">
        <w:t xml:space="preserve"> </w:t>
      </w:r>
      <w:r w:rsidRPr="007D7E32">
        <w:rPr>
          <w:b/>
        </w:rPr>
        <w:t>B</w:t>
      </w:r>
      <w:r>
        <w:t xml:space="preserve">. </w:t>
      </w:r>
      <w:r w:rsidR="006747C0">
        <w:t xml:space="preserve">An alternative </w:t>
      </w:r>
      <w:r w:rsidR="00BE510B" w:rsidRPr="00BE510B">
        <w:t>kind</w:t>
      </w:r>
      <w:r w:rsidR="006747C0">
        <w:t xml:space="preserve"> of aut</w:t>
      </w:r>
      <w:r w:rsidR="00BC3C8F">
        <w:t xml:space="preserve">oantibody-mediated pain </w:t>
      </w:r>
      <w:r w:rsidR="007108F8">
        <w:t>depends upon Fab-r</w:t>
      </w:r>
      <w:r w:rsidR="00C5258A">
        <w:t xml:space="preserve">egion-mediated modification of </w:t>
      </w:r>
      <w:r w:rsidR="007108F8">
        <w:t>the bound target</w:t>
      </w:r>
      <w:r w:rsidR="009F0E21">
        <w:t xml:space="preserve">. </w:t>
      </w:r>
      <w:r w:rsidR="006747C0">
        <w:t xml:space="preserve"> </w:t>
      </w:r>
      <w:r w:rsidR="00FB7682">
        <w:t>When</w:t>
      </w:r>
      <w:r w:rsidR="00C85D0C">
        <w:t xml:space="preserve"> binding to</w:t>
      </w:r>
      <w:r w:rsidR="00C85D0C" w:rsidRPr="00C85D0C">
        <w:t xml:space="preserve"> </w:t>
      </w:r>
      <w:r w:rsidR="00DC536D">
        <w:t>nociceptor</w:t>
      </w:r>
      <w:r w:rsidR="00BE510B">
        <w:t xml:space="preserve"> surface </w:t>
      </w:r>
      <w:r w:rsidR="00C85D0C">
        <w:t>receptors or channels (light blue), t</w:t>
      </w:r>
      <w:r w:rsidR="00BE510B">
        <w:t xml:space="preserve">he autoantibody Fab-region </w:t>
      </w:r>
      <w:r w:rsidR="00C85D0C">
        <w:t xml:space="preserve">directly </w:t>
      </w:r>
      <w:r w:rsidR="009F0E21">
        <w:t>alter</w:t>
      </w:r>
      <w:r w:rsidR="00FB7682">
        <w:t>s neuronal fiber transduction/</w:t>
      </w:r>
      <w:r w:rsidR="009F0E21">
        <w:t>translation (‘1’), or neuropeptide</w:t>
      </w:r>
      <w:r w:rsidR="000D6982">
        <w:t xml:space="preserve"> </w:t>
      </w:r>
      <w:r w:rsidR="005C7FC4">
        <w:t xml:space="preserve">release </w:t>
      </w:r>
      <w:r w:rsidR="000D6982">
        <w:t>(orange dots)</w:t>
      </w:r>
      <w:r w:rsidR="009F0E21">
        <w:t xml:space="preserve"> (</w:t>
      </w:r>
      <w:r w:rsidR="00D0532D">
        <w:t>’2’</w:t>
      </w:r>
      <w:r w:rsidR="00FB7682">
        <w:t xml:space="preserve">). </w:t>
      </w:r>
      <w:r w:rsidR="005C7FC4">
        <w:t xml:space="preserve">Alternatively </w:t>
      </w:r>
      <w:r w:rsidR="00FB7682">
        <w:t>(‘3’) a</w:t>
      </w:r>
      <w:r w:rsidR="00BE510B">
        <w:t>utoantibody Fab-region binding</w:t>
      </w:r>
      <w:r w:rsidR="009F0E21">
        <w:t xml:space="preserve"> </w:t>
      </w:r>
      <w:r w:rsidR="00BE510B">
        <w:t xml:space="preserve">to </w:t>
      </w:r>
      <w:proofErr w:type="spellStart"/>
      <w:r w:rsidR="00BE510B">
        <w:t>peri</w:t>
      </w:r>
      <w:proofErr w:type="spellEnd"/>
      <w:r w:rsidR="00BE510B">
        <w:t xml:space="preserve">-neuronal cells </w:t>
      </w:r>
      <w:r w:rsidR="005C7FC4">
        <w:t xml:space="preserve">can </w:t>
      </w:r>
      <w:r w:rsidR="00BE510B">
        <w:t>trigger</w:t>
      </w:r>
      <w:r w:rsidR="009F0E21">
        <w:t xml:space="preserve"> subtle release of inflammatory mediators (yellow dots)</w:t>
      </w:r>
      <w:r w:rsidR="006840CE">
        <w:t>,</w:t>
      </w:r>
      <w:r w:rsidR="009F0E21">
        <w:t xml:space="preserve"> </w:t>
      </w:r>
      <w:r w:rsidR="000D6982">
        <w:t>that can excite</w:t>
      </w:r>
      <w:r w:rsidR="009F0E21">
        <w:t xml:space="preserve"> </w:t>
      </w:r>
      <w:r w:rsidR="00DC536D">
        <w:t>nociceptors</w:t>
      </w:r>
      <w:r w:rsidR="009F0E21">
        <w:t xml:space="preserve">. </w:t>
      </w:r>
    </w:p>
    <w:p w14:paraId="19096950" w14:textId="78DD4C9C" w:rsidR="00C564F4" w:rsidRPr="00791478" w:rsidRDefault="004D7CAC">
      <w:r>
        <w:br w:type="page"/>
      </w:r>
      <w:r w:rsidR="00F67808" w:rsidRPr="004D7CAC">
        <w:rPr>
          <w:u w:val="single"/>
        </w:rPr>
        <w:lastRenderedPageBreak/>
        <w:t>Table</w:t>
      </w:r>
    </w:p>
    <w:p w14:paraId="3796A854" w14:textId="77777777" w:rsidR="00D85A47" w:rsidRPr="004D7CAC" w:rsidRDefault="00D85A47">
      <w:pPr>
        <w:rPr>
          <w:u w:val="single"/>
        </w:rPr>
      </w:pPr>
    </w:p>
    <w:tbl>
      <w:tblPr>
        <w:tblStyle w:val="TableGrid"/>
        <w:tblW w:w="7797" w:type="dxa"/>
        <w:tblInd w:w="108" w:type="dxa"/>
        <w:tblLayout w:type="fixed"/>
        <w:tblLook w:val="04A0" w:firstRow="1" w:lastRow="0" w:firstColumn="1" w:lastColumn="0" w:noHBand="0" w:noVBand="1"/>
      </w:tblPr>
      <w:tblGrid>
        <w:gridCol w:w="567"/>
        <w:gridCol w:w="3828"/>
        <w:gridCol w:w="1559"/>
        <w:gridCol w:w="1843"/>
      </w:tblGrid>
      <w:tr w:rsidR="00D85A47" w14:paraId="3959C826" w14:textId="77777777" w:rsidTr="00D85A47">
        <w:tc>
          <w:tcPr>
            <w:tcW w:w="4395" w:type="dxa"/>
            <w:gridSpan w:val="2"/>
            <w:tcBorders>
              <w:top w:val="double" w:sz="4" w:space="0" w:color="auto"/>
              <w:left w:val="nil"/>
              <w:bottom w:val="single" w:sz="4" w:space="0" w:color="auto"/>
            </w:tcBorders>
          </w:tcPr>
          <w:p w14:paraId="641B38E2" w14:textId="27BE64B9" w:rsidR="00D85A47" w:rsidRPr="00C564F4" w:rsidRDefault="009E3CDE">
            <w:pPr>
              <w:rPr>
                <w:sz w:val="20"/>
                <w:szCs w:val="20"/>
              </w:rPr>
            </w:pPr>
            <w:r>
              <w:rPr>
                <w:sz w:val="20"/>
                <w:szCs w:val="20"/>
              </w:rPr>
              <w:t>M</w:t>
            </w:r>
            <w:r w:rsidR="00D85A47" w:rsidRPr="00C564F4">
              <w:rPr>
                <w:sz w:val="20"/>
                <w:szCs w:val="20"/>
              </w:rPr>
              <w:t>echanism</w:t>
            </w:r>
            <w:r w:rsidR="00D85A47">
              <w:rPr>
                <w:sz w:val="20"/>
                <w:szCs w:val="20"/>
              </w:rPr>
              <w:t xml:space="preserve"> of autoantibody-pain</w:t>
            </w:r>
          </w:p>
        </w:tc>
        <w:tc>
          <w:tcPr>
            <w:tcW w:w="1559" w:type="dxa"/>
            <w:tcBorders>
              <w:top w:val="double" w:sz="4" w:space="0" w:color="auto"/>
              <w:bottom w:val="single" w:sz="4" w:space="0" w:color="auto"/>
            </w:tcBorders>
          </w:tcPr>
          <w:p w14:paraId="03621C75" w14:textId="39A49846" w:rsidR="00D85A47" w:rsidRPr="00C564F4" w:rsidRDefault="00D85A47">
            <w:pPr>
              <w:rPr>
                <w:sz w:val="20"/>
                <w:szCs w:val="20"/>
              </w:rPr>
            </w:pPr>
            <w:r w:rsidRPr="00C564F4">
              <w:rPr>
                <w:sz w:val="20"/>
                <w:szCs w:val="20"/>
              </w:rPr>
              <w:t>Pain classification</w:t>
            </w:r>
          </w:p>
        </w:tc>
        <w:tc>
          <w:tcPr>
            <w:tcW w:w="1843" w:type="dxa"/>
            <w:tcBorders>
              <w:top w:val="double" w:sz="4" w:space="0" w:color="auto"/>
              <w:bottom w:val="single" w:sz="4" w:space="0" w:color="auto"/>
              <w:right w:val="nil"/>
            </w:tcBorders>
          </w:tcPr>
          <w:p w14:paraId="65EA6CA0" w14:textId="59F85CD2" w:rsidR="00D85A47" w:rsidRPr="00C564F4" w:rsidRDefault="00D85A47">
            <w:pPr>
              <w:rPr>
                <w:sz w:val="20"/>
                <w:szCs w:val="20"/>
              </w:rPr>
            </w:pPr>
            <w:r>
              <w:rPr>
                <w:sz w:val="20"/>
                <w:szCs w:val="20"/>
              </w:rPr>
              <w:t>Disease example</w:t>
            </w:r>
          </w:p>
        </w:tc>
      </w:tr>
      <w:tr w:rsidR="00C564F4" w14:paraId="20AC47D0" w14:textId="77777777" w:rsidTr="00D85A47">
        <w:tc>
          <w:tcPr>
            <w:tcW w:w="567" w:type="dxa"/>
            <w:vMerge w:val="restart"/>
            <w:tcBorders>
              <w:top w:val="single" w:sz="4" w:space="0" w:color="auto"/>
              <w:left w:val="nil"/>
            </w:tcBorders>
          </w:tcPr>
          <w:p w14:paraId="26C0772E" w14:textId="6FCFFB77" w:rsidR="00A37CFA" w:rsidRPr="005D0C05" w:rsidRDefault="00C564F4" w:rsidP="00D85A47">
            <w:pPr>
              <w:rPr>
                <w:sz w:val="16"/>
                <w:szCs w:val="16"/>
              </w:rPr>
            </w:pPr>
            <w:r>
              <w:rPr>
                <w:sz w:val="16"/>
                <w:szCs w:val="16"/>
              </w:rPr>
              <w:t>Fc</w:t>
            </w:r>
          </w:p>
        </w:tc>
        <w:tc>
          <w:tcPr>
            <w:tcW w:w="3828" w:type="dxa"/>
            <w:tcBorders>
              <w:top w:val="single" w:sz="4" w:space="0" w:color="auto"/>
            </w:tcBorders>
          </w:tcPr>
          <w:p w14:paraId="4460385D" w14:textId="48548A98" w:rsidR="00A37CFA" w:rsidRPr="005D0C05" w:rsidRDefault="009E3CDE" w:rsidP="002D7439">
            <w:pPr>
              <w:rPr>
                <w:sz w:val="16"/>
                <w:szCs w:val="16"/>
              </w:rPr>
            </w:pPr>
            <w:r>
              <w:rPr>
                <w:sz w:val="16"/>
                <w:szCs w:val="16"/>
              </w:rPr>
              <w:t>Binding to non-neuronal</w:t>
            </w:r>
            <w:r w:rsidR="00A10655">
              <w:rPr>
                <w:sz w:val="16"/>
                <w:szCs w:val="16"/>
              </w:rPr>
              <w:t xml:space="preserve">, </w:t>
            </w:r>
            <w:r w:rsidR="002D7439">
              <w:rPr>
                <w:sz w:val="16"/>
                <w:szCs w:val="16"/>
              </w:rPr>
              <w:t>cells</w:t>
            </w:r>
            <w:r>
              <w:rPr>
                <w:sz w:val="16"/>
                <w:szCs w:val="16"/>
              </w:rPr>
              <w:t>;</w:t>
            </w:r>
            <w:r w:rsidR="00A37CFA" w:rsidRPr="005D0C05">
              <w:rPr>
                <w:sz w:val="16"/>
                <w:szCs w:val="16"/>
              </w:rPr>
              <w:t xml:space="preserve"> Fc-</w:t>
            </w:r>
            <w:r w:rsidR="00E21E0A">
              <w:rPr>
                <w:sz w:val="16"/>
                <w:szCs w:val="16"/>
              </w:rPr>
              <w:t>region</w:t>
            </w:r>
            <w:r w:rsidR="00A37CFA" w:rsidRPr="005D0C05">
              <w:rPr>
                <w:sz w:val="16"/>
                <w:szCs w:val="16"/>
              </w:rPr>
              <w:t xml:space="preserve"> </w:t>
            </w:r>
            <w:r>
              <w:rPr>
                <w:sz w:val="16"/>
                <w:szCs w:val="16"/>
              </w:rPr>
              <w:t xml:space="preserve">triggered inflammation leading to </w:t>
            </w:r>
            <w:proofErr w:type="spellStart"/>
            <w:r>
              <w:rPr>
                <w:sz w:val="16"/>
                <w:szCs w:val="16"/>
              </w:rPr>
              <w:t>i</w:t>
            </w:r>
            <w:proofErr w:type="spellEnd"/>
            <w:r>
              <w:rPr>
                <w:sz w:val="16"/>
                <w:szCs w:val="16"/>
              </w:rPr>
              <w:t xml:space="preserve">) </w:t>
            </w:r>
            <w:r w:rsidR="00795CAF">
              <w:rPr>
                <w:sz w:val="16"/>
                <w:szCs w:val="16"/>
              </w:rPr>
              <w:t xml:space="preserve">sensitization/ </w:t>
            </w:r>
            <w:r w:rsidR="00A37CFA" w:rsidRPr="005D0C05">
              <w:rPr>
                <w:sz w:val="16"/>
                <w:szCs w:val="16"/>
              </w:rPr>
              <w:t xml:space="preserve">activation of </w:t>
            </w:r>
            <w:r w:rsidR="00A47B89">
              <w:rPr>
                <w:sz w:val="16"/>
                <w:szCs w:val="16"/>
              </w:rPr>
              <w:t>nociceptors</w:t>
            </w:r>
            <w:r w:rsidR="00A37CFA">
              <w:rPr>
                <w:sz w:val="16"/>
                <w:szCs w:val="16"/>
              </w:rPr>
              <w:t xml:space="preserve"> by inflammatory </w:t>
            </w:r>
            <w:r w:rsidR="00E21E0A">
              <w:rPr>
                <w:sz w:val="16"/>
                <w:szCs w:val="16"/>
              </w:rPr>
              <w:t>mediators</w:t>
            </w:r>
            <w:r>
              <w:rPr>
                <w:sz w:val="16"/>
                <w:szCs w:val="16"/>
              </w:rPr>
              <w:t xml:space="preserve">, plus possibly ii) damage to </w:t>
            </w:r>
            <w:r w:rsidR="00795CAF">
              <w:rPr>
                <w:sz w:val="16"/>
                <w:szCs w:val="16"/>
              </w:rPr>
              <w:t>nociceptors</w:t>
            </w:r>
            <w:r>
              <w:rPr>
                <w:sz w:val="16"/>
                <w:szCs w:val="16"/>
              </w:rPr>
              <w:t xml:space="preserve"> as result of the </w:t>
            </w:r>
            <w:r w:rsidR="00A053E3">
              <w:rPr>
                <w:sz w:val="16"/>
                <w:szCs w:val="16"/>
              </w:rPr>
              <w:t>inflammation</w:t>
            </w:r>
            <w:r>
              <w:rPr>
                <w:sz w:val="16"/>
                <w:szCs w:val="16"/>
              </w:rPr>
              <w:t>.</w:t>
            </w:r>
          </w:p>
        </w:tc>
        <w:tc>
          <w:tcPr>
            <w:tcW w:w="1559" w:type="dxa"/>
            <w:tcBorders>
              <w:top w:val="single" w:sz="4" w:space="0" w:color="auto"/>
            </w:tcBorders>
          </w:tcPr>
          <w:p w14:paraId="3A5F2A77" w14:textId="3D838914" w:rsidR="00A37CFA" w:rsidRPr="00D85A47" w:rsidRDefault="00824CDB">
            <w:pPr>
              <w:rPr>
                <w:sz w:val="18"/>
                <w:szCs w:val="18"/>
              </w:rPr>
            </w:pPr>
            <w:r>
              <w:rPr>
                <w:sz w:val="18"/>
                <w:szCs w:val="18"/>
              </w:rPr>
              <w:t xml:space="preserve">I) </w:t>
            </w:r>
            <w:r w:rsidR="00A37CFA" w:rsidRPr="00D85A47">
              <w:rPr>
                <w:sz w:val="18"/>
                <w:szCs w:val="18"/>
              </w:rPr>
              <w:t>Nociceptive</w:t>
            </w:r>
            <w:r w:rsidR="009E3CDE">
              <w:rPr>
                <w:sz w:val="18"/>
                <w:szCs w:val="18"/>
              </w:rPr>
              <w:t xml:space="preserve">, plus </w:t>
            </w:r>
            <w:r>
              <w:rPr>
                <w:sz w:val="18"/>
                <w:szCs w:val="18"/>
              </w:rPr>
              <w:t xml:space="preserve">ii) </w:t>
            </w:r>
            <w:r w:rsidR="009E3CDE">
              <w:rPr>
                <w:sz w:val="18"/>
                <w:szCs w:val="18"/>
              </w:rPr>
              <w:t>possibly neuropathic</w:t>
            </w:r>
          </w:p>
        </w:tc>
        <w:tc>
          <w:tcPr>
            <w:tcW w:w="1843" w:type="dxa"/>
            <w:tcBorders>
              <w:top w:val="single" w:sz="4" w:space="0" w:color="auto"/>
              <w:right w:val="nil"/>
            </w:tcBorders>
          </w:tcPr>
          <w:p w14:paraId="6FECF989" w14:textId="3A9A3F10" w:rsidR="00A37CFA" w:rsidRPr="00D85A47" w:rsidRDefault="00D85A47" w:rsidP="00D85A47">
            <w:pPr>
              <w:rPr>
                <w:sz w:val="18"/>
                <w:szCs w:val="18"/>
              </w:rPr>
            </w:pPr>
            <w:r w:rsidRPr="00D85A47">
              <w:rPr>
                <w:sz w:val="18"/>
                <w:szCs w:val="18"/>
              </w:rPr>
              <w:t>Bullous pemphigoid</w:t>
            </w:r>
          </w:p>
        </w:tc>
      </w:tr>
      <w:tr w:rsidR="00336E83" w14:paraId="17880582" w14:textId="77777777" w:rsidTr="00D85A47">
        <w:tc>
          <w:tcPr>
            <w:tcW w:w="567" w:type="dxa"/>
            <w:vMerge/>
            <w:tcBorders>
              <w:left w:val="nil"/>
            </w:tcBorders>
          </w:tcPr>
          <w:p w14:paraId="2861629C" w14:textId="77777777" w:rsidR="00336E83" w:rsidRDefault="00336E83" w:rsidP="00A4024A">
            <w:pPr>
              <w:rPr>
                <w:sz w:val="16"/>
                <w:szCs w:val="16"/>
              </w:rPr>
            </w:pPr>
          </w:p>
        </w:tc>
        <w:tc>
          <w:tcPr>
            <w:tcW w:w="3828" w:type="dxa"/>
          </w:tcPr>
          <w:p w14:paraId="5180F610" w14:textId="24EAC8B7" w:rsidR="00336E83" w:rsidRDefault="00336E83" w:rsidP="00336E83">
            <w:pPr>
              <w:rPr>
                <w:sz w:val="16"/>
                <w:szCs w:val="16"/>
              </w:rPr>
            </w:pPr>
            <w:r>
              <w:rPr>
                <w:sz w:val="16"/>
                <w:szCs w:val="16"/>
              </w:rPr>
              <w:t>Binding to neurons, or glia;</w:t>
            </w:r>
            <w:r w:rsidRPr="005D0C05">
              <w:rPr>
                <w:sz w:val="16"/>
                <w:szCs w:val="16"/>
              </w:rPr>
              <w:t xml:space="preserve"> Fc-</w:t>
            </w:r>
            <w:r>
              <w:rPr>
                <w:sz w:val="16"/>
                <w:szCs w:val="16"/>
              </w:rPr>
              <w:t>region triggered complement activation and (potentially minimal-) inflammation leading to neuronal damage.</w:t>
            </w:r>
          </w:p>
        </w:tc>
        <w:tc>
          <w:tcPr>
            <w:tcW w:w="1559" w:type="dxa"/>
          </w:tcPr>
          <w:p w14:paraId="5B6C9CC0" w14:textId="187ACF8D" w:rsidR="00336E83" w:rsidRPr="00D85A47" w:rsidRDefault="00336E83">
            <w:pPr>
              <w:rPr>
                <w:sz w:val="18"/>
                <w:szCs w:val="18"/>
              </w:rPr>
            </w:pPr>
            <w:r w:rsidRPr="00D85A47">
              <w:rPr>
                <w:sz w:val="18"/>
                <w:szCs w:val="18"/>
              </w:rPr>
              <w:t>Neuropathic</w:t>
            </w:r>
          </w:p>
        </w:tc>
        <w:tc>
          <w:tcPr>
            <w:tcW w:w="1843" w:type="dxa"/>
            <w:vMerge w:val="restart"/>
            <w:tcBorders>
              <w:right w:val="nil"/>
            </w:tcBorders>
          </w:tcPr>
          <w:p w14:paraId="6EEEA9AF" w14:textId="2BE5ACF8" w:rsidR="00336E83" w:rsidRPr="00D85A47" w:rsidRDefault="00336E83">
            <w:pPr>
              <w:rPr>
                <w:sz w:val="18"/>
                <w:szCs w:val="18"/>
              </w:rPr>
            </w:pPr>
            <w:r w:rsidRPr="00D85A47">
              <w:rPr>
                <w:sz w:val="18"/>
                <w:szCs w:val="18"/>
              </w:rPr>
              <w:t>Guillain-Barre-Syndrome</w:t>
            </w:r>
            <w:r>
              <w:rPr>
                <w:sz w:val="18"/>
                <w:szCs w:val="18"/>
              </w:rPr>
              <w:t xml:space="preserve"> </w:t>
            </w:r>
            <w:r>
              <w:rPr>
                <w:sz w:val="18"/>
                <w:szCs w:val="18"/>
              </w:rPr>
              <w:fldChar w:fldCharType="begin">
                <w:fldData xml:space="preserve">PEVuZE5vdGU+PENpdGU+PEF1dGhvcj52YW4gZGVuIEJlcmc8L0F1dGhvcj48WWVhcj4yMDE0PC9Z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==
</w:fldData>
              </w:fldChar>
            </w:r>
            <w:r>
              <w:rPr>
                <w:sz w:val="18"/>
                <w:szCs w:val="18"/>
              </w:rPr>
              <w:instrText xml:space="preserve"> ADDIN EN.CITE </w:instrText>
            </w:r>
            <w:r>
              <w:rPr>
                <w:sz w:val="18"/>
                <w:szCs w:val="18"/>
              </w:rPr>
              <w:fldChar w:fldCharType="begin">
                <w:fldData xml:space="preserve">PEVuZE5vdGU+PENpdGU+PEF1dGhvcj52YW4gZGVuIEJlcmc8L0F1dGhvcj48WWVhcj4yMDE0PC9Z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==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w:t>
            </w:r>
            <w:hyperlink w:anchor="_ENREF_18" w:tooltip="van den Berg, 2014 #1679" w:history="1">
              <w:r>
                <w:rPr>
                  <w:noProof/>
                  <w:sz w:val="18"/>
                  <w:szCs w:val="18"/>
                </w:rPr>
                <w:t>18</w:t>
              </w:r>
            </w:hyperlink>
            <w:r>
              <w:rPr>
                <w:noProof/>
                <w:sz w:val="18"/>
                <w:szCs w:val="18"/>
              </w:rPr>
              <w:t>]</w:t>
            </w:r>
            <w:r>
              <w:rPr>
                <w:sz w:val="18"/>
                <w:szCs w:val="18"/>
              </w:rPr>
              <w:fldChar w:fldCharType="end"/>
            </w:r>
            <w:r>
              <w:rPr>
                <w:sz w:val="18"/>
                <w:szCs w:val="18"/>
              </w:rPr>
              <w:t>;</w:t>
            </w:r>
            <w:r w:rsidRPr="00D85A47">
              <w:rPr>
                <w:sz w:val="18"/>
                <w:szCs w:val="18"/>
              </w:rPr>
              <w:t xml:space="preserve"> </w:t>
            </w:r>
          </w:p>
          <w:p w14:paraId="76573682" w14:textId="77777777" w:rsidR="00336E83" w:rsidRPr="00D85A47" w:rsidRDefault="00336E83" w:rsidP="00791478">
            <w:pPr>
              <w:rPr>
                <w:sz w:val="18"/>
                <w:szCs w:val="18"/>
              </w:rPr>
            </w:pPr>
            <w:proofErr w:type="spellStart"/>
            <w:r w:rsidRPr="00D85A47">
              <w:rPr>
                <w:sz w:val="18"/>
                <w:szCs w:val="18"/>
              </w:rPr>
              <w:t>Neuromyelitis</w:t>
            </w:r>
            <w:proofErr w:type="spellEnd"/>
            <w:r w:rsidRPr="00D85A47">
              <w:rPr>
                <w:sz w:val="18"/>
                <w:szCs w:val="18"/>
              </w:rPr>
              <w:t xml:space="preserve"> </w:t>
            </w:r>
            <w:proofErr w:type="spellStart"/>
            <w:r w:rsidRPr="00D85A47">
              <w:rPr>
                <w:sz w:val="18"/>
                <w:szCs w:val="18"/>
              </w:rPr>
              <w:t>optica</w:t>
            </w:r>
            <w:proofErr w:type="spellEnd"/>
            <w:r>
              <w:rPr>
                <w:sz w:val="18"/>
                <w:szCs w:val="18"/>
              </w:rPr>
              <w:t xml:space="preserve"> </w:t>
            </w:r>
            <w:r>
              <w:rPr>
                <w:sz w:val="18"/>
                <w:szCs w:val="18"/>
              </w:rPr>
              <w:fldChar w:fldCharType="begin">
                <w:fldData xml:space="preserve">PEVuZE5vdGU+PENpdGU+PEF1dGhvcj5CcmFkbDwvQXV0aG9yPjxZZWFyPjIwMTQ8L1llYXI+PFJl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</w:fldData>
              </w:fldChar>
            </w:r>
            <w:r>
              <w:rPr>
                <w:sz w:val="18"/>
                <w:szCs w:val="18"/>
              </w:rPr>
              <w:instrText xml:space="preserve"> ADDIN EN.CITE </w:instrText>
            </w:r>
            <w:r>
              <w:rPr>
                <w:sz w:val="18"/>
                <w:szCs w:val="18"/>
              </w:rPr>
              <w:fldChar w:fldCharType="begin">
                <w:fldData xml:space="preserve">PEVuZE5vdGU+PENpdGU+PEF1dGhvcj5CcmFkbDwvQXV0aG9yPjxZZWFyPjIwMTQ8L1llYXI+PFJl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w:t>
            </w:r>
            <w:hyperlink w:anchor="_ENREF_19" w:tooltip="Bradl, 2014 #1680" w:history="1">
              <w:r>
                <w:rPr>
                  <w:noProof/>
                  <w:sz w:val="18"/>
                  <w:szCs w:val="18"/>
                </w:rPr>
                <w:t>19</w:t>
              </w:r>
            </w:hyperlink>
            <w:r>
              <w:rPr>
                <w:noProof/>
                <w:sz w:val="18"/>
                <w:szCs w:val="18"/>
              </w:rPr>
              <w:t>]</w:t>
            </w:r>
            <w:r>
              <w:rPr>
                <w:sz w:val="18"/>
                <w:szCs w:val="18"/>
              </w:rPr>
              <w:fldChar w:fldCharType="end"/>
            </w:r>
          </w:p>
          <w:p w14:paraId="3DF99C15" w14:textId="77777777" w:rsidR="00336E83" w:rsidRDefault="00336E83">
            <w:pPr>
              <w:rPr>
                <w:sz w:val="18"/>
                <w:szCs w:val="18"/>
              </w:rPr>
            </w:pPr>
          </w:p>
          <w:p w14:paraId="0AD31430" w14:textId="77777777" w:rsidR="00336E83" w:rsidRPr="00D85A47" w:rsidRDefault="00336E83">
            <w:pPr>
              <w:rPr>
                <w:sz w:val="18"/>
                <w:szCs w:val="18"/>
              </w:rPr>
            </w:pPr>
            <w:r w:rsidRPr="00D85A47">
              <w:rPr>
                <w:sz w:val="18"/>
                <w:szCs w:val="18"/>
              </w:rPr>
              <w:t>? CRPS</w:t>
            </w:r>
          </w:p>
          <w:p w14:paraId="5EBA2BC2" w14:textId="77777777" w:rsidR="00336E83" w:rsidRPr="00D85A47" w:rsidRDefault="00336E83">
            <w:pPr>
              <w:rPr>
                <w:sz w:val="18"/>
                <w:szCs w:val="18"/>
              </w:rPr>
            </w:pPr>
          </w:p>
          <w:p w14:paraId="272DA5C4" w14:textId="77777777" w:rsidR="00336E83" w:rsidRDefault="00336E83">
            <w:pPr>
              <w:rPr>
                <w:sz w:val="18"/>
                <w:szCs w:val="18"/>
              </w:rPr>
            </w:pPr>
            <w:r w:rsidRPr="00D85A47">
              <w:rPr>
                <w:sz w:val="18"/>
                <w:szCs w:val="18"/>
              </w:rPr>
              <w:t>? VGKC-associated pain</w:t>
            </w:r>
          </w:p>
          <w:p w14:paraId="1D3D2673" w14:textId="77777777" w:rsidR="00336E83" w:rsidRPr="00D85A47" w:rsidRDefault="00336E83">
            <w:pPr>
              <w:rPr>
                <w:sz w:val="18"/>
                <w:szCs w:val="18"/>
              </w:rPr>
            </w:pPr>
          </w:p>
          <w:p w14:paraId="70C662E4" w14:textId="4DF8BFE0" w:rsidR="00336E83" w:rsidRPr="00D85A47" w:rsidRDefault="00336E83" w:rsidP="00A47B89">
            <w:pPr>
              <w:rPr>
                <w:sz w:val="18"/>
                <w:szCs w:val="18"/>
              </w:rPr>
            </w:pPr>
            <w:r w:rsidRPr="00D85A47">
              <w:rPr>
                <w:sz w:val="18"/>
                <w:szCs w:val="18"/>
              </w:rPr>
              <w:t>? Chronic Fatigue Syndrome</w:t>
            </w:r>
          </w:p>
        </w:tc>
      </w:tr>
      <w:tr w:rsidR="00336E83" w14:paraId="5DD6E61F" w14:textId="77777777" w:rsidTr="00A47B89">
        <w:tc>
          <w:tcPr>
            <w:tcW w:w="567" w:type="dxa"/>
            <w:vMerge w:val="restart"/>
            <w:tcBorders>
              <w:left w:val="nil"/>
            </w:tcBorders>
          </w:tcPr>
          <w:p w14:paraId="0E51074D" w14:textId="454EF445" w:rsidR="00336E83" w:rsidRDefault="00336E83" w:rsidP="00C564F4">
            <w:pPr>
              <w:ind w:left="-817" w:hanging="1276"/>
              <w:rPr>
                <w:sz w:val="16"/>
                <w:szCs w:val="16"/>
              </w:rPr>
            </w:pPr>
            <w:proofErr w:type="spellStart"/>
            <w:r>
              <w:rPr>
                <w:sz w:val="16"/>
                <w:szCs w:val="16"/>
              </w:rPr>
              <w:t>FabF</w:t>
            </w:r>
            <w:proofErr w:type="spellEnd"/>
          </w:p>
          <w:p w14:paraId="24DCF922" w14:textId="71CC0EAB" w:rsidR="00336E83" w:rsidRPr="00C564F4" w:rsidRDefault="00336E83" w:rsidP="00C564F4">
            <w:pPr>
              <w:rPr>
                <w:sz w:val="16"/>
                <w:szCs w:val="16"/>
              </w:rPr>
            </w:pPr>
            <w:r>
              <w:rPr>
                <w:sz w:val="16"/>
                <w:szCs w:val="16"/>
              </w:rPr>
              <w:t>Fab</w:t>
            </w:r>
          </w:p>
        </w:tc>
        <w:tc>
          <w:tcPr>
            <w:tcW w:w="3828" w:type="dxa"/>
          </w:tcPr>
          <w:p w14:paraId="59A1CC14" w14:textId="0B899183" w:rsidR="00336E83" w:rsidRDefault="00336E83" w:rsidP="00A47B89">
            <w:pPr>
              <w:rPr>
                <w:sz w:val="16"/>
                <w:szCs w:val="16"/>
              </w:rPr>
            </w:pPr>
            <w:r>
              <w:rPr>
                <w:sz w:val="16"/>
                <w:szCs w:val="16"/>
              </w:rPr>
              <w:t>Binding to nociceptors; Fab</w:t>
            </w:r>
            <w:r w:rsidRPr="005D0C05">
              <w:rPr>
                <w:sz w:val="16"/>
                <w:szCs w:val="16"/>
              </w:rPr>
              <w:t>-</w:t>
            </w:r>
            <w:r>
              <w:rPr>
                <w:sz w:val="16"/>
                <w:szCs w:val="16"/>
              </w:rPr>
              <w:t>region</w:t>
            </w:r>
            <w:r w:rsidRPr="005D0C05">
              <w:rPr>
                <w:sz w:val="16"/>
                <w:szCs w:val="16"/>
              </w:rPr>
              <w:t xml:space="preserve"> mediated </w:t>
            </w:r>
            <w:r>
              <w:rPr>
                <w:sz w:val="16"/>
                <w:szCs w:val="16"/>
              </w:rPr>
              <w:t xml:space="preserve">modification of the bound target, including: </w:t>
            </w:r>
            <w:proofErr w:type="spellStart"/>
            <w:r>
              <w:rPr>
                <w:sz w:val="16"/>
                <w:szCs w:val="16"/>
              </w:rPr>
              <w:t>i</w:t>
            </w:r>
            <w:proofErr w:type="spellEnd"/>
            <w:r>
              <w:rPr>
                <w:sz w:val="16"/>
                <w:szCs w:val="16"/>
              </w:rPr>
              <w:t xml:space="preserve">) binding-site blockade, ii) alteration in the target conformation, iii) target activation, iv) target-crosslinking with internalization, v) altered neuropeptide secretion from the nociceptor. </w:t>
            </w:r>
          </w:p>
        </w:tc>
        <w:tc>
          <w:tcPr>
            <w:tcW w:w="1559" w:type="dxa"/>
          </w:tcPr>
          <w:p w14:paraId="2F1F1015" w14:textId="71AAE3E2" w:rsidR="00336E83" w:rsidRPr="00D85A47" w:rsidRDefault="00336E83">
            <w:pPr>
              <w:rPr>
                <w:sz w:val="18"/>
                <w:szCs w:val="18"/>
              </w:rPr>
            </w:pPr>
            <w:r w:rsidRPr="00D85A47">
              <w:rPr>
                <w:sz w:val="18"/>
                <w:szCs w:val="18"/>
              </w:rPr>
              <w:t>Neuropathic</w:t>
            </w:r>
          </w:p>
        </w:tc>
        <w:tc>
          <w:tcPr>
            <w:tcW w:w="1843" w:type="dxa"/>
            <w:vMerge/>
            <w:tcBorders>
              <w:right w:val="nil"/>
            </w:tcBorders>
          </w:tcPr>
          <w:p w14:paraId="55B8AFEC" w14:textId="7F90F014" w:rsidR="00336E83" w:rsidRPr="00D85A47" w:rsidRDefault="00336E83" w:rsidP="00A47B89">
            <w:pPr>
              <w:rPr>
                <w:sz w:val="18"/>
                <w:szCs w:val="18"/>
              </w:rPr>
            </w:pPr>
          </w:p>
        </w:tc>
      </w:tr>
      <w:tr w:rsidR="00336E83" w14:paraId="6C2E9C86" w14:textId="77777777" w:rsidTr="00D85A47">
        <w:tc>
          <w:tcPr>
            <w:tcW w:w="567" w:type="dxa"/>
            <w:vMerge/>
            <w:tcBorders>
              <w:left w:val="nil"/>
            </w:tcBorders>
          </w:tcPr>
          <w:p w14:paraId="5689E104" w14:textId="018E9819" w:rsidR="00336E83" w:rsidRDefault="00336E83" w:rsidP="005D0C05">
            <w:pPr>
              <w:rPr>
                <w:sz w:val="16"/>
                <w:szCs w:val="16"/>
              </w:rPr>
            </w:pPr>
          </w:p>
        </w:tc>
        <w:tc>
          <w:tcPr>
            <w:tcW w:w="3828" w:type="dxa"/>
          </w:tcPr>
          <w:p w14:paraId="4589F2A7" w14:textId="4811B406" w:rsidR="00336E83" w:rsidRDefault="00336E83" w:rsidP="002D7439">
            <w:pPr>
              <w:rPr>
                <w:sz w:val="16"/>
                <w:szCs w:val="16"/>
              </w:rPr>
            </w:pPr>
            <w:r>
              <w:rPr>
                <w:sz w:val="16"/>
                <w:szCs w:val="16"/>
              </w:rPr>
              <w:t>Binding to cells in the nociceptors’ vicinity; Fab-region mediated change in cell signaling such as increased mediator secretion consequently activating and/or sensitizing nociceptors</w:t>
            </w:r>
          </w:p>
        </w:tc>
        <w:tc>
          <w:tcPr>
            <w:tcW w:w="1559" w:type="dxa"/>
          </w:tcPr>
          <w:p w14:paraId="582ED4FF" w14:textId="61138AC1" w:rsidR="00336E83" w:rsidRPr="00D85A47" w:rsidRDefault="00336E83">
            <w:pPr>
              <w:rPr>
                <w:sz w:val="18"/>
                <w:szCs w:val="18"/>
              </w:rPr>
            </w:pPr>
            <w:r w:rsidRPr="00D85A47">
              <w:rPr>
                <w:sz w:val="18"/>
                <w:szCs w:val="18"/>
              </w:rPr>
              <w:t>Nociceptive</w:t>
            </w:r>
          </w:p>
        </w:tc>
        <w:tc>
          <w:tcPr>
            <w:tcW w:w="1843" w:type="dxa"/>
            <w:vMerge/>
            <w:tcBorders>
              <w:right w:val="nil"/>
            </w:tcBorders>
          </w:tcPr>
          <w:p w14:paraId="17AE1CCC" w14:textId="6F471E66" w:rsidR="00336E83" w:rsidRPr="00D85A47" w:rsidRDefault="00336E83">
            <w:pPr>
              <w:rPr>
                <w:sz w:val="18"/>
                <w:szCs w:val="18"/>
              </w:rPr>
            </w:pPr>
          </w:p>
        </w:tc>
      </w:tr>
    </w:tbl>
    <w:p w14:paraId="5D0E1389" w14:textId="77777777" w:rsidR="00D85A47" w:rsidRDefault="00D85A47">
      <w:pPr>
        <w:rPr>
          <w:sz w:val="20"/>
          <w:szCs w:val="20"/>
          <w:u w:val="single"/>
        </w:rPr>
      </w:pPr>
    </w:p>
    <w:p w14:paraId="11B317CB" w14:textId="77777777" w:rsidR="00D667E5" w:rsidRDefault="00F67808">
      <w:pPr>
        <w:rPr>
          <w:sz w:val="20"/>
          <w:szCs w:val="20"/>
        </w:rPr>
      </w:pPr>
      <w:r w:rsidRPr="004D7CAC">
        <w:rPr>
          <w:sz w:val="20"/>
          <w:szCs w:val="20"/>
          <w:u w:val="single"/>
        </w:rPr>
        <w:t>Table</w:t>
      </w:r>
      <w:r w:rsidRPr="004D7CAC">
        <w:rPr>
          <w:sz w:val="20"/>
          <w:szCs w:val="20"/>
        </w:rPr>
        <w:t xml:space="preserve">: </w:t>
      </w:r>
      <w:r w:rsidR="00C564F4" w:rsidRPr="004D7CAC">
        <w:rPr>
          <w:i/>
          <w:sz w:val="20"/>
          <w:szCs w:val="20"/>
        </w:rPr>
        <w:t xml:space="preserve">Mechanisms of autoantibody-mediated </w:t>
      </w:r>
      <w:r w:rsidRPr="004D7CAC">
        <w:rPr>
          <w:i/>
          <w:sz w:val="20"/>
          <w:szCs w:val="20"/>
        </w:rPr>
        <w:t>pain</w:t>
      </w:r>
      <w:r w:rsidRPr="004D7CAC">
        <w:rPr>
          <w:sz w:val="20"/>
          <w:szCs w:val="20"/>
        </w:rPr>
        <w:t xml:space="preserve">. </w:t>
      </w:r>
      <w:r w:rsidR="00477340">
        <w:rPr>
          <w:sz w:val="20"/>
          <w:szCs w:val="20"/>
        </w:rPr>
        <w:t xml:space="preserve">Note, in predominantly Fc-region mediated conditions, additional Fab-mediated effects may </w:t>
      </w:r>
      <w:r w:rsidR="002F3523">
        <w:rPr>
          <w:sz w:val="20"/>
          <w:szCs w:val="20"/>
        </w:rPr>
        <w:t>contribute, and vice-versa</w:t>
      </w:r>
      <w:r w:rsidR="00477340">
        <w:rPr>
          <w:sz w:val="20"/>
          <w:szCs w:val="20"/>
        </w:rPr>
        <w:t>. ?= unconfirmed</w:t>
      </w:r>
      <w:r w:rsidR="000F0D5B">
        <w:rPr>
          <w:sz w:val="20"/>
          <w:szCs w:val="20"/>
        </w:rPr>
        <w:t>.</w:t>
      </w:r>
      <w:r w:rsidR="005133ED">
        <w:rPr>
          <w:sz w:val="20"/>
          <w:szCs w:val="20"/>
        </w:rPr>
        <w:t xml:space="preserve"> </w:t>
      </w:r>
    </w:p>
    <w:p w14:paraId="7F780E29" w14:textId="7503F221" w:rsidR="00526204" w:rsidRDefault="000F0D5B">
      <w:pPr>
        <w:rPr>
          <w:sz w:val="20"/>
          <w:szCs w:val="20"/>
        </w:rPr>
      </w:pPr>
      <w:r>
        <w:rPr>
          <w:sz w:val="20"/>
          <w:szCs w:val="20"/>
        </w:rPr>
        <w:t>S</w:t>
      </w:r>
      <w:r w:rsidR="00460CFB" w:rsidRPr="004D7CAC">
        <w:rPr>
          <w:sz w:val="20"/>
          <w:szCs w:val="20"/>
        </w:rPr>
        <w:t xml:space="preserve">ome pain conditions are </w:t>
      </w:r>
      <w:r w:rsidR="005133ED">
        <w:rPr>
          <w:sz w:val="20"/>
          <w:szCs w:val="20"/>
        </w:rPr>
        <w:t>additionally</w:t>
      </w:r>
      <w:r w:rsidR="00460CFB" w:rsidRPr="004D7CAC">
        <w:rPr>
          <w:sz w:val="20"/>
          <w:szCs w:val="20"/>
        </w:rPr>
        <w:t xml:space="preserve"> associated with</w:t>
      </w:r>
      <w:r w:rsidR="00C564F4" w:rsidRPr="004D7CAC">
        <w:rPr>
          <w:sz w:val="20"/>
          <w:szCs w:val="20"/>
        </w:rPr>
        <w:t xml:space="preserve"> muscle </w:t>
      </w:r>
      <w:r w:rsidR="00460CFB" w:rsidRPr="004D7CAC">
        <w:rPr>
          <w:sz w:val="20"/>
          <w:szCs w:val="20"/>
        </w:rPr>
        <w:t xml:space="preserve">pains and cramps, typically </w:t>
      </w:r>
      <w:r w:rsidR="00E5706C" w:rsidRPr="004D7CAC">
        <w:rPr>
          <w:sz w:val="20"/>
          <w:szCs w:val="20"/>
        </w:rPr>
        <w:t xml:space="preserve">resulting </w:t>
      </w:r>
      <w:r w:rsidR="00460CFB" w:rsidRPr="004D7CAC">
        <w:rPr>
          <w:sz w:val="20"/>
          <w:szCs w:val="20"/>
        </w:rPr>
        <w:t xml:space="preserve">in response to the experience of severe pain, </w:t>
      </w:r>
      <w:r w:rsidR="004160E4">
        <w:rPr>
          <w:sz w:val="20"/>
          <w:szCs w:val="20"/>
        </w:rPr>
        <w:t>or</w:t>
      </w:r>
      <w:r w:rsidR="00460CFB" w:rsidRPr="004D7CAC">
        <w:rPr>
          <w:sz w:val="20"/>
          <w:szCs w:val="20"/>
        </w:rPr>
        <w:t xml:space="preserve"> </w:t>
      </w:r>
      <w:r w:rsidR="00D667E5">
        <w:rPr>
          <w:sz w:val="20"/>
          <w:szCs w:val="20"/>
        </w:rPr>
        <w:t>as a result of the inability to exercise</w:t>
      </w:r>
      <w:r w:rsidR="009C1F90" w:rsidRPr="004D7CAC">
        <w:rPr>
          <w:sz w:val="20"/>
          <w:szCs w:val="20"/>
        </w:rPr>
        <w:t xml:space="preserve">. </w:t>
      </w:r>
      <w:r w:rsidR="00D85A47">
        <w:rPr>
          <w:sz w:val="20"/>
          <w:szCs w:val="20"/>
        </w:rPr>
        <w:t xml:space="preserve">Fc/Fab= </w:t>
      </w:r>
      <w:r w:rsidR="00A053E3">
        <w:rPr>
          <w:sz w:val="20"/>
          <w:szCs w:val="20"/>
        </w:rPr>
        <w:t xml:space="preserve">pain </w:t>
      </w:r>
      <w:r w:rsidR="00D85A47">
        <w:rPr>
          <w:sz w:val="20"/>
          <w:szCs w:val="20"/>
        </w:rPr>
        <w:t>mediated by the autoantibody Fc/Fab region</w:t>
      </w:r>
      <w:r w:rsidR="002F3523">
        <w:rPr>
          <w:sz w:val="20"/>
          <w:szCs w:val="20"/>
        </w:rPr>
        <w:t>. ‘Nociceptor’=nerve cell, which responds to potentially or actually tissue damaging stimuli.</w:t>
      </w:r>
    </w:p>
    <w:p w14:paraId="4A721397" w14:textId="77777777" w:rsidR="00D85A47" w:rsidRDefault="00D85A47">
      <w:pPr>
        <w:rPr>
          <w:sz w:val="20"/>
          <w:szCs w:val="20"/>
        </w:rPr>
      </w:pPr>
    </w:p>
    <w:p w14:paraId="15666C56" w14:textId="77777777" w:rsidR="00D85A47" w:rsidRDefault="00D85A47">
      <w:pPr>
        <w:rPr>
          <w:sz w:val="20"/>
          <w:szCs w:val="20"/>
        </w:rPr>
      </w:pPr>
    </w:p>
    <w:p w14:paraId="44E08C41" w14:textId="77777777" w:rsidR="007260B8" w:rsidRPr="004D7CAC" w:rsidRDefault="007260B8">
      <w:pPr>
        <w:rPr>
          <w:sz w:val="20"/>
          <w:szCs w:val="20"/>
        </w:rPr>
      </w:pPr>
    </w:p>
    <w:p w14:paraId="514DFDCD" w14:textId="19A000B0" w:rsidR="00FA6BB4" w:rsidRPr="00860221" w:rsidRDefault="00AB1D61">
      <w:pPr>
        <w:rPr>
          <w:b/>
        </w:rPr>
      </w:pPr>
      <w:r>
        <w:rPr>
          <w:b/>
        </w:rPr>
        <w:t xml:space="preserve">2. </w:t>
      </w:r>
      <w:r w:rsidR="00FA6BB4" w:rsidRPr="00860221">
        <w:rPr>
          <w:b/>
        </w:rPr>
        <w:t>Results and Discussion</w:t>
      </w:r>
    </w:p>
    <w:p w14:paraId="1F740071" w14:textId="77777777" w:rsidR="00EF355A" w:rsidRDefault="00EF355A">
      <w:pPr>
        <w:rPr>
          <w:u w:val="single"/>
        </w:rPr>
      </w:pPr>
    </w:p>
    <w:p w14:paraId="430C2C3B" w14:textId="77777777" w:rsidR="00C54E66" w:rsidRDefault="00C54E66" w:rsidP="009A12D3"/>
    <w:p w14:paraId="1B11557C" w14:textId="2A471DAE" w:rsidR="00C54E66" w:rsidRDefault="00AB1D61" w:rsidP="009A12D3">
      <w:pPr>
        <w:rPr>
          <w:i/>
          <w:u w:val="single"/>
        </w:rPr>
      </w:pPr>
      <w:r w:rsidRPr="00AB1D61">
        <w:rPr>
          <w:i/>
          <w:u w:val="single"/>
        </w:rPr>
        <w:t xml:space="preserve">2.1 </w:t>
      </w:r>
      <w:r w:rsidR="00FC645D" w:rsidRPr="00AB1D61">
        <w:rPr>
          <w:i/>
          <w:u w:val="single"/>
        </w:rPr>
        <w:t>Complex Regional Pain Syndrome</w:t>
      </w:r>
      <w:r w:rsidR="00F046A9" w:rsidRPr="00AB1D61">
        <w:rPr>
          <w:i/>
          <w:u w:val="single"/>
        </w:rPr>
        <w:t xml:space="preserve"> (CRPS)</w:t>
      </w:r>
    </w:p>
    <w:p w14:paraId="054A6977" w14:textId="77777777" w:rsidR="00AB1D61" w:rsidRPr="00AB1D61" w:rsidRDefault="00AB1D61" w:rsidP="009A12D3">
      <w:pPr>
        <w:rPr>
          <w:i/>
          <w:u w:val="single"/>
        </w:rPr>
      </w:pPr>
    </w:p>
    <w:p w14:paraId="51173D15" w14:textId="03023A2F" w:rsidR="00D66F22" w:rsidRDefault="00F046A9" w:rsidP="009A12D3">
      <w:r>
        <w:t>CRPS</w:t>
      </w:r>
      <w:r w:rsidR="00FC645D">
        <w:t xml:space="preserve"> is a </w:t>
      </w:r>
      <w:r w:rsidR="0074327F">
        <w:t>post-traumatic</w:t>
      </w:r>
      <w:r w:rsidR="00FC645D">
        <w:t xml:space="preserve"> pain </w:t>
      </w:r>
      <w:r w:rsidR="0074327F">
        <w:t xml:space="preserve">affecting distal limbs, which is </w:t>
      </w:r>
      <w:r w:rsidR="00FC645D">
        <w:t xml:space="preserve">associated with </w:t>
      </w:r>
      <w:r w:rsidR="00A504D3">
        <w:t xml:space="preserve">regional </w:t>
      </w:r>
      <w:r w:rsidR="00571F21">
        <w:t>autonomic signs</w:t>
      </w:r>
      <w:r w:rsidR="00A504D3">
        <w:t>, and mildly reduced</w:t>
      </w:r>
      <w:r w:rsidR="00E7136C">
        <w:t xml:space="preserve"> small-nerve fiber density </w:t>
      </w:r>
      <w:r w:rsidR="00571F21">
        <w:fldChar w:fldCharType="begin"/>
      </w:r>
      <w:r w:rsidR="00791478">
        <w:instrText xml:space="preserve"> ADDIN EN.CITE &lt;EndNote&gt;&lt;Cite&gt;&lt;Author&gt;Goebel&lt;/Author&gt;&lt;Year&gt;2011/10&lt;/Year&gt;&lt;RecNum&gt;407&lt;/RecNum&gt;&lt;DisplayText&gt;[20]&lt;/DisplayText&gt;&lt;record&gt;&lt;rec-number&gt;407&lt;/rec-number&gt;&lt;foreign-keys&gt;&lt;key app="EN" db-id="rpdfwxw2q9v0a7esvvj5pd2gwd0rfp2a2zt5"&gt;407&lt;/key&gt;&lt;/foreign-keys&gt;&lt;ref-type name="Journal Article"&gt;17&lt;/ref-type&gt;&lt;contributors&gt;&lt;authors&gt;&lt;author&gt;Goebel,A.&lt;/author&gt;&lt;/authors&gt;&lt;/contributors&gt;&lt;auth-address&gt;Pain Research Group and Centre for Immune Studies in Pain, Department of Translational Medicine, University of Liverpool, UK. reasgoebel@rocketmail.com&lt;/auth-address&gt;&lt;titles&gt;&lt;title&gt;Complex regional pain syndrome in adults&lt;/title&gt;&lt;secondary-title&gt;&lt;style face="normal" font="Lucida Grande" size="100%"&gt;Rheumatology (Oxford)&lt;/style&gt;&lt;/secondary-title&gt;&lt;/titles&gt;&lt;periodical&gt;&lt;full-title&gt;Rheumatology (Oxford)&lt;/full-title&gt;&lt;/periodical&gt;&lt;pages&gt;1739-1750&lt;/pages&gt;&lt;volume&gt;50&lt;/volume&gt;&lt;number&gt;10&lt;/number&gt;&lt;keywords&gt;&lt;keyword&gt;abnormalities&lt;/keyword&gt;&lt;keyword&gt;Adult&lt;/keyword&gt;&lt;keyword&gt;Autoantibodies&lt;/keyword&gt;&lt;keyword&gt;CRPS&lt;/keyword&gt;&lt;keyword&gt;Inflammation&lt;/keyword&gt;&lt;keyword&gt;Medicine&lt;/keyword&gt;&lt;keyword&gt;Neurology&lt;/keyword&gt;&lt;keyword&gt;Pain&lt;/keyword&gt;&lt;keyword&gt;Patients&lt;/keyword&gt;&lt;keyword&gt;Quality of Life&lt;/keyword&gt;&lt;keyword&gt;Randomized Controlled Trials&lt;/keyword&gt;&lt;keyword&gt;Research&lt;/keyword&gt;&lt;keyword&gt;Research Support&lt;/keyword&gt;&lt;keyword&gt;Syndrome&lt;/keyword&gt;&lt;/keywords&gt;&lt;dates&gt;&lt;year&gt;2011/10&lt;/year&gt;&lt;/dates&gt;&lt;work-type&gt;ker202 [pii];10.1093/rheumatology/ker202 [doi]&lt;/work-type&gt;&lt;urls&gt;&lt;/urls&gt;&lt;/record&gt;&lt;/Cite&gt;&lt;/EndNote&gt;</w:instrText>
      </w:r>
      <w:r w:rsidR="00571F21">
        <w:fldChar w:fldCharType="separate"/>
      </w:r>
      <w:r w:rsidR="00791478">
        <w:rPr>
          <w:noProof/>
        </w:rPr>
        <w:t>[</w:t>
      </w:r>
      <w:hyperlink w:anchor="_ENREF_20" w:tooltip="Goebel, 2011/10 #407" w:history="1">
        <w:r w:rsidR="00791478">
          <w:rPr>
            <w:noProof/>
          </w:rPr>
          <w:t>20</w:t>
        </w:r>
      </w:hyperlink>
      <w:r w:rsidR="00791478">
        <w:rPr>
          <w:noProof/>
        </w:rPr>
        <w:t>]</w:t>
      </w:r>
      <w:r w:rsidR="00571F21">
        <w:fldChar w:fldCharType="end"/>
      </w:r>
      <w:r w:rsidR="00FC645D">
        <w:t xml:space="preserve">. </w:t>
      </w:r>
      <w:r w:rsidR="00074ECD">
        <w:t>The</w:t>
      </w:r>
      <w:r w:rsidR="004505F4">
        <w:t xml:space="preserve"> co</w:t>
      </w:r>
      <w:r w:rsidR="002C4110">
        <w:t>ndition can be se</w:t>
      </w:r>
      <w:r w:rsidR="0083788A">
        <w:t xml:space="preserve">vere. </w:t>
      </w:r>
      <w:r w:rsidR="00A05522">
        <w:t>Systemic inf</w:t>
      </w:r>
      <w:r w:rsidR="00354D80">
        <w:t xml:space="preserve">lammatory markers are normal. There </w:t>
      </w:r>
      <w:r w:rsidR="0024006C">
        <w:t>are increased concentrations of tumor necrosis factor</w:t>
      </w:r>
      <w:r w:rsidR="00A05522">
        <w:t xml:space="preserve"> alpha and interleukin 6 in the interstitial fluid of the affected skin</w:t>
      </w:r>
      <w:r w:rsidR="00791478">
        <w:t>. Thee concentrations of these</w:t>
      </w:r>
      <w:r w:rsidR="00A053E3">
        <w:t xml:space="preserve"> mediators</w:t>
      </w:r>
      <w:r w:rsidR="00354D80">
        <w:t xml:space="preserve"> </w:t>
      </w:r>
      <w:r w:rsidR="00A053E3">
        <w:t>do</w:t>
      </w:r>
      <w:r w:rsidR="00791478">
        <w:t>es</w:t>
      </w:r>
      <w:r w:rsidR="00A053E3">
        <w:t xml:space="preserve"> not</w:t>
      </w:r>
      <w:r w:rsidR="00354D80">
        <w:t xml:space="preserve"> correlate with the pat</w:t>
      </w:r>
      <w:r w:rsidR="00D667E5">
        <w:t>ient</w:t>
      </w:r>
      <w:r w:rsidR="00A053E3">
        <w:t>s</w:t>
      </w:r>
      <w:r w:rsidR="00D667E5">
        <w:t>’ pain intensities</w:t>
      </w:r>
      <w:r w:rsidR="00A053E3">
        <w:t>, and they</w:t>
      </w:r>
      <w:r w:rsidR="00A05522">
        <w:t xml:space="preserve"> normalize by 6 month</w:t>
      </w:r>
      <w:r w:rsidR="00791478">
        <w:t xml:space="preserve"> after disease onset</w:t>
      </w:r>
      <w:r w:rsidR="00354D80">
        <w:t>,</w:t>
      </w:r>
      <w:r w:rsidR="00A05522">
        <w:t xml:space="preserve"> </w:t>
      </w:r>
      <w:r w:rsidR="008A00B7">
        <w:t>including</w:t>
      </w:r>
      <w:r w:rsidR="00A05522">
        <w:t xml:space="preserve"> in patients with ongoing severe pain and autonomic signs</w:t>
      </w:r>
      <w:r w:rsidR="0024006C">
        <w:t xml:space="preserve"> </w:t>
      </w:r>
      <w:r w:rsidR="00A05522">
        <w:fldChar w:fldCharType="begin">
          <w:fldData xml:space="preserve">PEVuZE5vdGU+PENpdGU+PEF1dGhvcj5MZW56PC9BdXRob3I+PFllYXI+MjAxMzwvWWVhcj48UmVj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==
</w:fldData>
        </w:fldChar>
      </w:r>
      <w:r w:rsidR="00791478">
        <w:instrText xml:space="preserve"> ADDIN EN.CITE </w:instrText>
      </w:r>
      <w:r w:rsidR="00791478">
        <w:fldChar w:fldCharType="begin">
          <w:fldData xml:space="preserve">PEVuZE5vdGU+PENpdGU+PEF1dGhvcj5MZW56PC9BdXRob3I+PFllYXI+MjAxMzwvWWVhcj48UmVj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==
</w:fldData>
        </w:fldChar>
      </w:r>
      <w:r w:rsidR="00791478">
        <w:instrText xml:space="preserve"> ADDIN EN.CITE.DATA </w:instrText>
      </w:r>
      <w:r w:rsidR="00791478">
        <w:fldChar w:fldCharType="end"/>
      </w:r>
      <w:r w:rsidR="00A05522">
        <w:fldChar w:fldCharType="separate"/>
      </w:r>
      <w:r w:rsidR="00791478">
        <w:rPr>
          <w:noProof/>
        </w:rPr>
        <w:t>[</w:t>
      </w:r>
      <w:hyperlink w:anchor="_ENREF_21" w:tooltip="Lenz, 2013 #1637" w:history="1">
        <w:r w:rsidR="00791478">
          <w:rPr>
            <w:noProof/>
          </w:rPr>
          <w:t>21</w:t>
        </w:r>
      </w:hyperlink>
      <w:r w:rsidR="00791478">
        <w:rPr>
          <w:noProof/>
        </w:rPr>
        <w:t>]</w:t>
      </w:r>
      <w:r w:rsidR="00A05522">
        <w:fldChar w:fldCharType="end"/>
      </w:r>
      <w:r w:rsidR="00A05522">
        <w:t xml:space="preserve">.  </w:t>
      </w:r>
      <w:r w:rsidR="00D667E5">
        <w:t>In the affected skin, t</w:t>
      </w:r>
      <w:r w:rsidR="008A00B7">
        <w:t xml:space="preserve">here is </w:t>
      </w:r>
      <w:r w:rsidR="00D667E5">
        <w:t xml:space="preserve">also </w:t>
      </w:r>
      <w:r w:rsidR="00A053E3">
        <w:t xml:space="preserve">an </w:t>
      </w:r>
      <w:r w:rsidR="008A00B7">
        <w:t>early,</w:t>
      </w:r>
      <w:r w:rsidR="00100C9B">
        <w:t xml:space="preserve"> transient increase in mast cell numbers, but </w:t>
      </w:r>
      <w:r w:rsidR="00D667E5">
        <w:t xml:space="preserve">there is </w:t>
      </w:r>
      <w:r w:rsidR="00100C9B">
        <w:t xml:space="preserve">no immune cell infiltration </w:t>
      </w:r>
      <w:r w:rsidR="00281AA8">
        <w:fldChar w:fldCharType="begin">
          <w:fldData xml:space="preserve">PEVuZE5vdGU+PENpdGU+PEF1dGhvcj5CaXJrbGVpbjwvQXV0aG9yPjxZZWFyPjIwMTQ8L1llYXI+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</w:fldData>
        </w:fldChar>
      </w:r>
      <w:r w:rsidR="00791478">
        <w:instrText xml:space="preserve"> ADDIN EN.CITE </w:instrText>
      </w:r>
      <w:r w:rsidR="00791478">
        <w:fldChar w:fldCharType="begin">
          <w:fldData xml:space="preserve">PEVuZE5vdGU+PENpdGU+PEF1dGhvcj5CaXJrbGVpbjwvQXV0aG9yPjxZZWFyPjIwMTQ8L1llYXI+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</w:fldData>
        </w:fldChar>
      </w:r>
      <w:r w:rsidR="00791478">
        <w:instrText xml:space="preserve"> ADDIN EN.CITE.DATA </w:instrText>
      </w:r>
      <w:r w:rsidR="00791478">
        <w:fldChar w:fldCharType="end"/>
      </w:r>
      <w:r w:rsidR="00281AA8">
        <w:fldChar w:fldCharType="separate"/>
      </w:r>
      <w:r w:rsidR="00791478">
        <w:rPr>
          <w:noProof/>
        </w:rPr>
        <w:t>[</w:t>
      </w:r>
      <w:hyperlink w:anchor="_ENREF_22" w:tooltip="Birklein, 2014 #1533" w:history="1">
        <w:r w:rsidR="00791478">
          <w:rPr>
            <w:noProof/>
          </w:rPr>
          <w:t>22</w:t>
        </w:r>
      </w:hyperlink>
      <w:r w:rsidR="00791478">
        <w:rPr>
          <w:noProof/>
        </w:rPr>
        <w:t xml:space="preserve">, </w:t>
      </w:r>
      <w:hyperlink w:anchor="_ENREF_23" w:tooltip="Osborne, 2015 #1677" w:history="1">
        <w:r w:rsidR="00791478">
          <w:rPr>
            <w:noProof/>
          </w:rPr>
          <w:t>23</w:t>
        </w:r>
      </w:hyperlink>
      <w:r w:rsidR="00791478">
        <w:rPr>
          <w:noProof/>
        </w:rPr>
        <w:t>]</w:t>
      </w:r>
      <w:r w:rsidR="00281AA8">
        <w:fldChar w:fldCharType="end"/>
      </w:r>
      <w:r w:rsidR="00281AA8">
        <w:t xml:space="preserve">. </w:t>
      </w:r>
      <w:r w:rsidR="0083788A">
        <w:t>A</w:t>
      </w:r>
      <w:r w:rsidR="002C4110">
        <w:t xml:space="preserve">bout 15% </w:t>
      </w:r>
      <w:r w:rsidR="00354D80">
        <w:t>of patients</w:t>
      </w:r>
      <w:r w:rsidR="002C4110">
        <w:t xml:space="preserve"> do </w:t>
      </w:r>
      <w:r w:rsidR="0083788A">
        <w:t xml:space="preserve">not </w:t>
      </w:r>
      <w:r w:rsidR="0074327F">
        <w:t>improve</w:t>
      </w:r>
      <w:r w:rsidR="00354D80">
        <w:t xml:space="preserve"> within 12-18months</w:t>
      </w:r>
      <w:r w:rsidR="002C4110">
        <w:t xml:space="preserve">, and </w:t>
      </w:r>
      <w:r w:rsidR="0083788A">
        <w:t>these</w:t>
      </w:r>
      <w:r w:rsidR="002C4110">
        <w:t xml:space="preserve"> </w:t>
      </w:r>
      <w:r w:rsidR="00E7136C">
        <w:t xml:space="preserve">patients </w:t>
      </w:r>
      <w:r w:rsidR="002C4110">
        <w:t xml:space="preserve">usually retain the condition. </w:t>
      </w:r>
      <w:r w:rsidR="00A05522">
        <w:t xml:space="preserve">Patients with such chronic CRPS report amongst the lowest quality of life scores in medical diseases </w:t>
      </w:r>
      <w:r w:rsidR="00A05522">
        <w:fldChar w:fldCharType="begin"/>
      </w:r>
      <w:r w:rsidR="00791478">
        <w:instrText xml:space="preserve"> ADDIN EN.CITE &lt;EndNote&gt;&lt;Cite&gt;&lt;Author&gt;Kemler&lt;/Author&gt;&lt;Year&gt;2002/10/22&lt;/Year&gt;&lt;RecNum&gt;590&lt;/RecNum&gt;&lt;DisplayText&gt;[24]&lt;/DisplayText&gt;&lt;record&gt;&lt;rec-number&gt;590&lt;/rec-number&gt;&lt;foreign-keys&gt;&lt;key app="EN" db-id="rpdfwxw2q9v0a7esvvj5pd2gwd0rfp2a2zt5"&gt;590&lt;/key&gt;&lt;/foreign-keys&gt;&lt;ref-type name="Journal Article"&gt;17&lt;/ref-type&gt;&lt;contributors&gt;&lt;authors&gt;&lt;author&gt;Kemler,M.A.&lt;/author&gt;&lt;author&gt; Furnee,C.A.&lt;/author&gt;&lt;/authors&gt;&lt;/contributors&gt;&lt;auth-address&gt;Department of Surgery, Maastricht University Hospital, Maastricht, The Netherlands. kemlerm@mzh.nl&lt;/auth-address&gt;&lt;titles&gt;&lt;title&gt;Economic evaluation of spinal cord stimulation for chronic reflex sympathetic dystrophy&lt;/title&gt;&lt;secondary-title&gt;Neurology&lt;/secondary-title&gt;&lt;/titles&gt;&lt;periodical&gt;&lt;full-title&gt;Neurology&lt;/full-title&gt;&lt;/periodical&gt;&lt;pages&gt;1203-1209&lt;/pages&gt;&lt;volume&gt;59&lt;/volume&gt;&lt;number&gt;8&lt;/number&gt;&lt;keywords&gt;&lt;keyword&gt;analysis&lt;/keyword&gt;&lt;keyword&gt;Chronic Disease&lt;/keyword&gt;&lt;keyword&gt;Comparative Study&lt;/keyword&gt;&lt;keyword&gt;economics&lt;/keyword&gt;&lt;keyword&gt;Electric Stimulation Therapy&lt;/keyword&gt;&lt;keyword&gt;Female&lt;/keyword&gt;&lt;keyword&gt;Follow-Up Studies&lt;/keyword&gt;&lt;keyword&gt;Health Services Research&lt;/keyword&gt;&lt;keyword&gt;Humans&lt;/keyword&gt;&lt;keyword&gt;Linear Models&lt;/keyword&gt;&lt;keyword&gt;Male&lt;/keyword&gt;&lt;keyword&gt;methods&lt;/keyword&gt;&lt;keyword&gt;Netherlands&lt;/keyword&gt;&lt;keyword&gt;Pain&lt;/keyword&gt;&lt;keyword&gt;Patients&lt;/keyword&gt;&lt;keyword&gt;Physical Therapy Modalities&lt;/keyword&gt;&lt;keyword&gt;Quality of Life&lt;/keyword&gt;&lt;keyword&gt;Reflex&lt;/keyword&gt;&lt;keyword&gt;Reflex Sympathetic Dystrophy&lt;/keyword&gt;&lt;keyword&gt;Research Support,Non-U.S.Gov&amp;apos;t&lt;/keyword&gt;&lt;keyword&gt;Spinal Cord&lt;/keyword&gt;&lt;keyword&gt;statistics &amp;amp; numerical data&lt;/keyword&gt;&lt;keyword&gt;surgery&lt;/keyword&gt;&lt;keyword&gt;therapy&lt;/keyword&gt;&lt;keyword&gt;Time&lt;/keyword&gt;&lt;keyword&gt;Treatment Outcome&lt;/keyword&gt;&lt;/keywords&gt;&lt;dates&gt;&lt;year&gt;2002/10/22&lt;/year&gt;&lt;/dates&gt;&lt;urls&gt;&lt;/urls&gt;&lt;/record&gt;&lt;/Cite&gt;&lt;/EndNote&gt;</w:instrText>
      </w:r>
      <w:r w:rsidR="00A05522">
        <w:fldChar w:fldCharType="separate"/>
      </w:r>
      <w:r w:rsidR="00791478">
        <w:rPr>
          <w:noProof/>
        </w:rPr>
        <w:t>[</w:t>
      </w:r>
      <w:hyperlink w:anchor="_ENREF_24" w:tooltip="Kemler, 2002/10/22 #590" w:history="1">
        <w:r w:rsidR="00791478">
          <w:rPr>
            <w:noProof/>
          </w:rPr>
          <w:t>24</w:t>
        </w:r>
      </w:hyperlink>
      <w:r w:rsidR="00791478">
        <w:rPr>
          <w:noProof/>
        </w:rPr>
        <w:t>]</w:t>
      </w:r>
      <w:r w:rsidR="00A05522">
        <w:fldChar w:fldCharType="end"/>
      </w:r>
      <w:r w:rsidR="00A05522">
        <w:t xml:space="preserve">. </w:t>
      </w:r>
      <w:r w:rsidR="002C4110">
        <w:t xml:space="preserve">In </w:t>
      </w:r>
      <w:r w:rsidR="00A504D3">
        <w:t>almost all other patients the condition is monophasic – it does not return once it has resolved</w:t>
      </w:r>
      <w:r w:rsidR="008D6C93">
        <w:t xml:space="preserve"> </w:t>
      </w:r>
      <w:r w:rsidR="008D6C93">
        <w:fldChar w:fldCharType="begin">
          <w:fldData xml:space="preserve">PEVuZE5vdGU+PENpdGU+PEF1dGhvcj5WZWxkbWFuPC9BdXRob3I+PFllYXI+MTk5My8xMC8yMzwv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</w:fldData>
        </w:fldChar>
      </w:r>
      <w:r w:rsidR="00791478">
        <w:instrText xml:space="preserve"> ADDIN EN.CITE </w:instrText>
      </w:r>
      <w:r w:rsidR="00791478">
        <w:fldChar w:fldCharType="begin">
          <w:fldData xml:space="preserve">PEVuZE5vdGU+PENpdGU+PEF1dGhvcj5WZWxkbWFuPC9BdXRob3I+PFllYXI+MTk5My8xMC8yMzwv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</w:fldData>
        </w:fldChar>
      </w:r>
      <w:r w:rsidR="00791478">
        <w:instrText xml:space="preserve"> ADDIN EN.CITE.DATA </w:instrText>
      </w:r>
      <w:r w:rsidR="00791478">
        <w:fldChar w:fldCharType="end"/>
      </w:r>
      <w:r w:rsidR="008D6C93">
        <w:fldChar w:fldCharType="separate"/>
      </w:r>
      <w:r w:rsidR="00791478">
        <w:rPr>
          <w:noProof/>
        </w:rPr>
        <w:t>[</w:t>
      </w:r>
      <w:hyperlink w:anchor="_ENREF_25" w:tooltip="Veldman, 1993/10/23 #1231" w:history="1">
        <w:r w:rsidR="00791478">
          <w:rPr>
            <w:noProof/>
          </w:rPr>
          <w:t>25</w:t>
        </w:r>
      </w:hyperlink>
      <w:r w:rsidR="00791478">
        <w:rPr>
          <w:noProof/>
        </w:rPr>
        <w:t>]</w:t>
      </w:r>
      <w:r w:rsidR="008D6C93">
        <w:fldChar w:fldCharType="end"/>
      </w:r>
      <w:r w:rsidR="002C4110">
        <w:t xml:space="preserve">. </w:t>
      </w:r>
    </w:p>
    <w:p w14:paraId="03C42A90" w14:textId="3ACB251A" w:rsidR="000B2562" w:rsidRDefault="008D6C93" w:rsidP="009A12D3">
      <w:r>
        <w:t>A</w:t>
      </w:r>
      <w:r w:rsidR="00A50E5E">
        <w:t>utoantibody contribution</w:t>
      </w:r>
      <w:r>
        <w:t xml:space="preserve"> in CRPS</w:t>
      </w:r>
      <w:r w:rsidR="00A50E5E">
        <w:t xml:space="preserve"> has </w:t>
      </w:r>
      <w:r w:rsidR="0079006C">
        <w:t>recently</w:t>
      </w:r>
      <w:r w:rsidR="00F046A9">
        <w:t xml:space="preserve"> </w:t>
      </w:r>
      <w:r w:rsidR="00A50E5E">
        <w:t xml:space="preserve">been </w:t>
      </w:r>
      <w:r w:rsidR="00F046A9">
        <w:t>reviewed</w:t>
      </w:r>
      <w:r w:rsidR="00A50E5E">
        <w:t xml:space="preserve"> </w:t>
      </w:r>
      <w:r w:rsidR="00571F21">
        <w:t xml:space="preserve">in this Journal </w:t>
      </w:r>
      <w:r w:rsidR="00571F21">
        <w:fldChar w:fldCharType="begin"/>
      </w:r>
      <w:r w:rsidR="00791478">
        <w:instrText xml:space="preserve"> ADDIN EN.CITE &lt;EndNote&gt;&lt;Cite&gt;&lt;Author&gt;Goebel&lt;/Author&gt;&lt;Year&gt;2013&lt;/Year&gt;&lt;RecNum&gt;1562&lt;/RecNum&gt;&lt;DisplayText&gt;[26]&lt;/DisplayText&gt;&lt;record&gt;&lt;rec-number&gt;1562&lt;/rec-number&gt;&lt;foreign-keys&gt;&lt;key app="EN" db-id="rpdfwxw2q9v0a7esvvj5pd2gwd0rfp2a2zt5"&gt;1562&lt;/key&gt;&lt;/foreign-keys&gt;&lt;ref-type name="Journal Article"&gt;17&lt;/ref-type&gt;&lt;contributors&gt;&lt;authors&gt;&lt;author&gt;Goebel, A.&lt;/author&gt;&lt;author&gt;Blaes, F.&lt;/author&gt;&lt;/authors&gt;&lt;/contributors&gt;&lt;auth-address&gt;Pain Research Institute, Department of Translational Medicine, Liverpool University, Liverpool, UK. andreasgoebel@rocketmail.com&lt;/auth-address&gt;&lt;titles&gt;&lt;title&gt;Complex regional pain syndrome, prototype of a novel kind of autoimmune disease&lt;/title&gt;&lt;secondary-title&gt;Autoimmun Rev&lt;/secondary-title&gt;&lt;alt-title&gt;Autoimmunity reviews&lt;/alt-title&gt;&lt;/titles&gt;&lt;alt-periodical&gt;&lt;full-title&gt;Autoimmunity Reviews&lt;/full-title&gt;&lt;/alt-periodical&gt;&lt;pages&gt;682-6&lt;/pages&gt;&lt;volume&gt;12&lt;/volume&gt;&lt;number&gt;6&lt;/number&gt;&lt;edition&gt;2012/12/12&lt;/edition&gt;&lt;keywords&gt;&lt;keyword&gt;Animals&lt;/keyword&gt;&lt;keyword&gt;Autoimmune Diseases/drug therapy/*immunology&lt;/keyword&gt;&lt;keyword&gt;Chronic Pain/drug therapy/immunology&lt;/keyword&gt;&lt;keyword&gt;Complex Regional Pain Syndromes/drug therapy/*immunology&lt;/keyword&gt;&lt;keyword&gt;Humans&lt;/keyword&gt;&lt;keyword&gt;Immunoglobulins, Intravenous/therapeutic use&lt;/keyword&gt;&lt;keyword&gt;Immunologic Factors/therapeutic use&lt;/keyword&gt;&lt;/keywords&gt;&lt;dates&gt;&lt;year&gt;2013&lt;/year&gt;&lt;pub-dates&gt;&lt;date&gt;Apr&lt;/date&gt;&lt;/pub-dates&gt;&lt;/dates&gt;&lt;isbn&gt;1873-0183 (Electronic)&amp;#xD;1568-9972 (Linking)&lt;/isbn&gt;&lt;accession-num&gt;23219953&lt;/accession-num&gt;&lt;work-type&gt;Research Support, Non-U.S. Gov&amp;apos;t&amp;#xD;Review&lt;/work-type&gt;&lt;urls&gt;&lt;related-urls&gt;&lt;url&gt;http://www.ncbi.nlm.nih.gov/pubmed/23219953&lt;/url&gt;&lt;/related-urls&gt;&lt;/urls&gt;&lt;electronic-resource-num&gt;10.1016/j.autrev.2012.10.015&lt;/electronic-resource-num&gt;&lt;language&gt;eng&lt;/language&gt;&lt;/record&gt;&lt;/Cite&gt;&lt;/EndNote&gt;</w:instrText>
      </w:r>
      <w:r w:rsidR="00571F21">
        <w:fldChar w:fldCharType="separate"/>
      </w:r>
      <w:r w:rsidR="00791478">
        <w:rPr>
          <w:noProof/>
        </w:rPr>
        <w:t>[</w:t>
      </w:r>
      <w:hyperlink w:anchor="_ENREF_26" w:tooltip="Goebel, 2013 #1562" w:history="1">
        <w:r w:rsidR="00791478">
          <w:rPr>
            <w:noProof/>
          </w:rPr>
          <w:t>26</w:t>
        </w:r>
      </w:hyperlink>
      <w:r w:rsidR="00791478">
        <w:rPr>
          <w:noProof/>
        </w:rPr>
        <w:t>]</w:t>
      </w:r>
      <w:r w:rsidR="00571F21">
        <w:fldChar w:fldCharType="end"/>
      </w:r>
      <w:r w:rsidR="004505F4">
        <w:t>, and</w:t>
      </w:r>
      <w:r w:rsidR="00A50E5E">
        <w:t xml:space="preserve"> additional findings have </w:t>
      </w:r>
      <w:r>
        <w:t xml:space="preserve">since </w:t>
      </w:r>
      <w:r w:rsidR="00A50E5E">
        <w:t xml:space="preserve">been published. </w:t>
      </w:r>
      <w:r w:rsidR="00267F86">
        <w:t>I</w:t>
      </w:r>
      <w:r w:rsidR="00845AAA">
        <w:t xml:space="preserve">ndications </w:t>
      </w:r>
      <w:r w:rsidR="00CF2E4B">
        <w:t>for</w:t>
      </w:r>
      <w:r w:rsidR="00845AAA">
        <w:t xml:space="preserve"> an a</w:t>
      </w:r>
      <w:r w:rsidR="00267F86">
        <w:t xml:space="preserve">utoantibody role </w:t>
      </w:r>
      <w:r w:rsidR="004505F4">
        <w:t xml:space="preserve">first </w:t>
      </w:r>
      <w:r w:rsidR="00267F86">
        <w:t xml:space="preserve">came from </w:t>
      </w:r>
      <w:r w:rsidR="0083788A">
        <w:t>the observation that some patients appear to resp</w:t>
      </w:r>
      <w:r w:rsidR="00A05522">
        <w:t>ond to immunoglobulin treatment. This was</w:t>
      </w:r>
      <w:r w:rsidR="0083788A">
        <w:t xml:space="preserve"> followed by </w:t>
      </w:r>
      <w:r w:rsidR="008076D5">
        <w:t>laboratory</w:t>
      </w:r>
      <w:r w:rsidR="00845AAA">
        <w:t xml:space="preserve"> studies showing enhanced binding</w:t>
      </w:r>
      <w:r w:rsidR="008076D5">
        <w:t xml:space="preserve"> of patient serum</w:t>
      </w:r>
      <w:r w:rsidR="00845AAA">
        <w:t xml:space="preserve"> to both au</w:t>
      </w:r>
      <w:r w:rsidR="004F6D14">
        <w:t>tonomic</w:t>
      </w:r>
      <w:r w:rsidR="00A053E3">
        <w:t>-,</w:t>
      </w:r>
      <w:r w:rsidR="004F6D14">
        <w:t xml:space="preserve"> and sensory nerves</w:t>
      </w:r>
      <w:r w:rsidR="004A2DE1">
        <w:t xml:space="preserve">. </w:t>
      </w:r>
      <w:r w:rsidR="00857694">
        <w:t xml:space="preserve">In </w:t>
      </w:r>
      <w:r w:rsidR="00E2300D">
        <w:t>CRPS immunoglobulin G passive-</w:t>
      </w:r>
      <w:r w:rsidR="008076D5">
        <w:t>transfer experiments</w:t>
      </w:r>
      <w:r w:rsidR="003929D4">
        <w:t>,</w:t>
      </w:r>
      <w:r w:rsidR="008076D5">
        <w:t xml:space="preserve"> intact</w:t>
      </w:r>
      <w:r w:rsidR="00845AAA">
        <w:t xml:space="preserve"> animals exhibited abnormal behavior. </w:t>
      </w:r>
      <w:r w:rsidR="0079006C">
        <w:t xml:space="preserve"> </w:t>
      </w:r>
      <w:r>
        <w:t>R</w:t>
      </w:r>
      <w:r w:rsidR="0093060C">
        <w:t xml:space="preserve">ecently three specific </w:t>
      </w:r>
      <w:r w:rsidR="004A2DE1">
        <w:t>immunoglobulin G</w:t>
      </w:r>
      <w:r w:rsidR="000B2562">
        <w:t>-autoantibodies that activate</w:t>
      </w:r>
      <w:r w:rsidR="0093060C">
        <w:t xml:space="preserve"> autonomic receptors</w:t>
      </w:r>
      <w:r w:rsidR="00845AAA">
        <w:t xml:space="preserve"> </w:t>
      </w:r>
      <w:r w:rsidR="0093060C">
        <w:t>have been described</w:t>
      </w:r>
      <w:r w:rsidR="002C4110">
        <w:t xml:space="preserve">, </w:t>
      </w:r>
      <w:r w:rsidR="0093060C">
        <w:t xml:space="preserve">directed against </w:t>
      </w:r>
      <w:r w:rsidR="00845AAA">
        <w:t>beta 2, muscar</w:t>
      </w:r>
      <w:r w:rsidR="0093060C">
        <w:t>in</w:t>
      </w:r>
      <w:r w:rsidR="002C4110">
        <w:t>ic 2, and alpha 1a receptors</w:t>
      </w:r>
      <w:r w:rsidR="004F6D14">
        <w:t xml:space="preserve"> </w:t>
      </w:r>
      <w:r w:rsidR="004F6D14">
        <w:fldChar w:fldCharType="begin">
          <w:fldData xml:space="preserve">PEVuZE5vdGU+PENpdGU+PEF1dGhvcj5EdWJ1aXM8L0F1dGhvcj48WWVhcj4yMDE0PC9ZZWFyPjxS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</w:fldData>
        </w:fldChar>
      </w:r>
      <w:r w:rsidR="00791478">
        <w:instrText xml:space="preserve"> ADDIN EN.CITE </w:instrText>
      </w:r>
      <w:r w:rsidR="00791478">
        <w:fldChar w:fldCharType="begin">
          <w:fldData xml:space="preserve">PEVuZE5vdGU+PENpdGU+PEF1dGhvcj5EdWJ1aXM8L0F1dGhvcj48WWVhcj4yMDE0PC9ZZWFyPjxS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</w:fldData>
        </w:fldChar>
      </w:r>
      <w:r w:rsidR="00791478">
        <w:instrText xml:space="preserve"> ADDIN EN.CITE.DATA </w:instrText>
      </w:r>
      <w:r w:rsidR="00791478">
        <w:fldChar w:fldCharType="end"/>
      </w:r>
      <w:r w:rsidR="004F6D14">
        <w:fldChar w:fldCharType="separate"/>
      </w:r>
      <w:r w:rsidR="00791478">
        <w:rPr>
          <w:noProof/>
        </w:rPr>
        <w:t>[</w:t>
      </w:r>
      <w:hyperlink w:anchor="_ENREF_27" w:tooltip="Dubuis, 2014 #1622" w:history="1">
        <w:r w:rsidR="00791478">
          <w:rPr>
            <w:noProof/>
          </w:rPr>
          <w:t>27</w:t>
        </w:r>
      </w:hyperlink>
      <w:r w:rsidR="00791478">
        <w:rPr>
          <w:noProof/>
        </w:rPr>
        <w:t>]</w:t>
      </w:r>
      <w:r w:rsidR="004F6D14">
        <w:fldChar w:fldCharType="end"/>
      </w:r>
      <w:r w:rsidR="008076D5">
        <w:t>.</w:t>
      </w:r>
      <w:r w:rsidR="0083788A">
        <w:t xml:space="preserve"> </w:t>
      </w:r>
      <w:r>
        <w:t>Incubation with CRP</w:t>
      </w:r>
      <w:r w:rsidR="00330B96">
        <w:t>S serum immunoglobulin G induces</w:t>
      </w:r>
      <w:r>
        <w:t xml:space="preserve"> changes in vascular</w:t>
      </w:r>
      <w:r w:rsidR="00A053E3">
        <w:t xml:space="preserve"> endothelial and smooth muscle cells,</w:t>
      </w:r>
      <w:r>
        <w:t xml:space="preserve"> and </w:t>
      </w:r>
      <w:r w:rsidR="00A053E3">
        <w:t xml:space="preserve">in </w:t>
      </w:r>
      <w:r>
        <w:t xml:space="preserve">bone cells, </w:t>
      </w:r>
      <w:r w:rsidR="004A2DE1">
        <w:t>possibly providing</w:t>
      </w:r>
      <w:r>
        <w:t xml:space="preserve"> a</w:t>
      </w:r>
      <w:r w:rsidR="00A053E3">
        <w:t>n</w:t>
      </w:r>
      <w:r>
        <w:t xml:space="preserve"> </w:t>
      </w:r>
      <w:r w:rsidR="00A053E3">
        <w:t>explanation</w:t>
      </w:r>
      <w:r>
        <w:t xml:space="preserve"> for micro</w:t>
      </w:r>
      <w:r w:rsidR="0024006C">
        <w:t>-</w:t>
      </w:r>
      <w:r>
        <w:t>vascular and osteoporotic changes in</w:t>
      </w:r>
      <w:r w:rsidR="00330B96">
        <w:t xml:space="preserve"> patients with</w:t>
      </w:r>
      <w:r>
        <w:t xml:space="preserve"> early CRPS </w:t>
      </w:r>
      <w:r>
        <w:fldChar w:fldCharType="begin"/>
      </w:r>
      <w:r w:rsidR="00791478">
        <w:instrText xml:space="preserve"> ADDIN EN.CITE &lt;EndNote&gt;&lt;Cite&gt;&lt;Author&gt;Dharmalingam&lt;/Author&gt;&lt;Year&gt;2015&lt;/Year&gt;&lt;RecNum&gt;1640&lt;/RecNum&gt;&lt;DisplayText&gt;[28]&lt;/DisplayText&gt;&lt;record&gt;&lt;rec-number&gt;1640&lt;/rec-number&gt;&lt;foreign-keys&gt;&lt;key app="EN" db-id="rpdfwxw2q9v0a7esvvj5pd2gwd0rfp2a2zt5"&gt;1640&lt;/key&gt;&lt;/foreign-keys&gt;&lt;ref-type name="Thesis"&gt;32&lt;/ref-type&gt;&lt;contributors&gt;&lt;authors&gt;&lt;author&gt;Dharmalingam, B.&lt;/author&gt;&lt;/authors&gt;&lt;/contributors&gt;&lt;titles&gt;&lt;title&gt;Immune mediated disturbances of bone, connective&amp;#xD;tissue and vascular metabolism in Complex Regional&amp;#xD;Pain Syndrome (CRPS) - a new pathogenic&amp;#xD;mechanism of therapeutic relevance&lt;/title&gt;&lt;secondary-title&gt;Neurology&lt;/secondary-title&gt;&lt;/titles&gt;&lt;periodical&gt;&lt;full-title&gt;Neurology&lt;/full-title&gt;&lt;/periodical&gt;&lt;volume&gt;PhD&lt;/volume&gt;&lt;dates&gt;&lt;year&gt;2015&lt;/year&gt;&lt;pub-dates&gt;&lt;date&gt;2.9.2015&lt;/date&gt;&lt;/pub-dates&gt;&lt;/dates&gt;&lt;pub-location&gt;Giessen, Germany&lt;/pub-location&gt;&lt;publisher&gt;Giessen&lt;/publisher&gt;&lt;urls&gt;&lt;related-urls&gt;&lt;url&gt;http://geb.uni-giessen.de/geb/volltexte/2015/11687/&lt;/url&gt;&lt;/related-urls&gt;&lt;/urls&gt;&lt;/record&gt;&lt;/Cite&gt;&lt;/EndNote&gt;</w:instrText>
      </w:r>
      <w:r>
        <w:fldChar w:fldCharType="separate"/>
      </w:r>
      <w:r w:rsidR="00791478">
        <w:rPr>
          <w:noProof/>
        </w:rPr>
        <w:t>[</w:t>
      </w:r>
      <w:hyperlink w:anchor="_ENREF_28" w:tooltip="Dharmalingam, 2015 #1640" w:history="1">
        <w:r w:rsidR="00791478">
          <w:rPr>
            <w:noProof/>
          </w:rPr>
          <w:t>28</w:t>
        </w:r>
      </w:hyperlink>
      <w:r w:rsidR="00791478">
        <w:rPr>
          <w:noProof/>
        </w:rPr>
        <w:t>]</w:t>
      </w:r>
      <w:r>
        <w:fldChar w:fldCharType="end"/>
      </w:r>
      <w:r>
        <w:t xml:space="preserve">. </w:t>
      </w:r>
      <w:r w:rsidR="004505F4">
        <w:t>CRPS serum-immunoglobulin</w:t>
      </w:r>
      <w:r w:rsidR="002C4110">
        <w:t xml:space="preserve"> G</w:t>
      </w:r>
      <w:r w:rsidR="004505F4">
        <w:t xml:space="preserve"> </w:t>
      </w:r>
      <w:r w:rsidR="00267F86">
        <w:t>transf</w:t>
      </w:r>
      <w:r w:rsidR="0093060C">
        <w:t xml:space="preserve">er to hind-paw injured animals </w:t>
      </w:r>
      <w:r w:rsidR="008076D5">
        <w:t>elicit</w:t>
      </w:r>
      <w:r w:rsidR="00460CFB">
        <w:t>s</w:t>
      </w:r>
      <w:r w:rsidR="00267F86">
        <w:t xml:space="preserve"> </w:t>
      </w:r>
      <w:r w:rsidR="000B2562">
        <w:t xml:space="preserve">relevant </w:t>
      </w:r>
      <w:r w:rsidR="00267F86">
        <w:t>aspects of CRPS</w:t>
      </w:r>
      <w:r>
        <w:t>, including mecha</w:t>
      </w:r>
      <w:r w:rsidR="00092C6C">
        <w:t>nical hyperalgesia and swelling</w:t>
      </w:r>
      <w:r>
        <w:t xml:space="preserve"> restricted to </w:t>
      </w:r>
      <w:r w:rsidR="008076D5">
        <w:t xml:space="preserve">the injured </w:t>
      </w:r>
      <w:r w:rsidR="003929D4">
        <w:t>paws</w:t>
      </w:r>
      <w:r w:rsidR="008A00B7">
        <w:t xml:space="preserve"> </w:t>
      </w:r>
      <w:r w:rsidR="008A00B7">
        <w:fldChar w:fldCharType="begin">
          <w:fldData xml:space="preserve">PEVuZE5vdGU+PENpdGU+PEF1dGhvcj5UZWt1czwvQXV0aG9yPjxZZWFyPjIwMTQ8L1llYXI+PFJl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</w:fldData>
        </w:fldChar>
      </w:r>
      <w:r w:rsidR="00A104CF">
        <w:instrText xml:space="preserve"> ADDIN EN.CITE </w:instrText>
      </w:r>
      <w:r w:rsidR="00A104CF">
        <w:fldChar w:fldCharType="begin">
          <w:fldData xml:space="preserve">PEVuZE5vdGU+PENpdGU+PEF1dGhvcj5UZWt1czwvQXV0aG9yPjxZZWFyPjIwMTQ8L1llYXI+PFJl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</w:fldData>
        </w:fldChar>
      </w:r>
      <w:r w:rsidR="00A104CF">
        <w:instrText xml:space="preserve"> ADDIN EN.CITE.DATA </w:instrText>
      </w:r>
      <w:r w:rsidR="00A104CF">
        <w:fldChar w:fldCharType="end"/>
      </w:r>
      <w:r w:rsidR="008A00B7">
        <w:fldChar w:fldCharType="separate"/>
      </w:r>
      <w:r w:rsidR="00A104CF">
        <w:rPr>
          <w:noProof/>
        </w:rPr>
        <w:t>[</w:t>
      </w:r>
      <w:hyperlink w:anchor="_ENREF_17" w:tooltip="Tekus, 2014 #1547" w:history="1">
        <w:r w:rsidR="00791478">
          <w:rPr>
            <w:noProof/>
          </w:rPr>
          <w:t>17</w:t>
        </w:r>
      </w:hyperlink>
      <w:r w:rsidR="00A104CF">
        <w:rPr>
          <w:noProof/>
        </w:rPr>
        <w:t>]</w:t>
      </w:r>
      <w:r w:rsidR="008A00B7">
        <w:fldChar w:fldCharType="end"/>
      </w:r>
      <w:r w:rsidR="00267F86">
        <w:t xml:space="preserve">. </w:t>
      </w:r>
      <w:r w:rsidR="00857694">
        <w:t xml:space="preserve">Cultured dorsal root ganglion cells </w:t>
      </w:r>
      <w:r w:rsidR="0076597D">
        <w:t>incubated with</w:t>
      </w:r>
      <w:r w:rsidR="00857694">
        <w:t xml:space="preserve"> patient immunoglobulin G change their calcium handling, but only if they </w:t>
      </w:r>
      <w:r w:rsidR="0076597D">
        <w:t>were</w:t>
      </w:r>
      <w:r w:rsidR="00857694">
        <w:t xml:space="preserve"> first </w:t>
      </w:r>
      <w:r w:rsidR="0025095F">
        <w:t>exposed to</w:t>
      </w:r>
      <w:r w:rsidR="00092C6C">
        <w:t xml:space="preserve"> ‘inflammatory soup’</w:t>
      </w:r>
      <w:r w:rsidR="0076597D">
        <w:t xml:space="preserve"> </w:t>
      </w:r>
      <w:r w:rsidR="0025095F">
        <w:fldChar w:fldCharType="begin">
          <w:fldData xml:space="preserve">PEVuZE5vdGU+PENpdGU+PEF1dGhvcj5SZWlsbHk8L0F1dGhvcj48WWVhcj4yMDE1PC9ZZWFyPjxS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</w:fldData>
        </w:fldChar>
      </w:r>
      <w:r w:rsidR="00791478">
        <w:instrText xml:space="preserve"> ADDIN EN.CITE </w:instrText>
      </w:r>
      <w:r w:rsidR="00791478">
        <w:fldChar w:fldCharType="begin">
          <w:fldData xml:space="preserve">PEVuZE5vdGU+PENpdGU+PEF1dGhvcj5SZWlsbHk8L0F1dGhvcj48WWVhcj4yMDE1PC9ZZWFyPjxS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</w:fldData>
        </w:fldChar>
      </w:r>
      <w:r w:rsidR="00791478">
        <w:instrText xml:space="preserve"> ADDIN EN.CITE.DATA </w:instrText>
      </w:r>
      <w:r w:rsidR="00791478">
        <w:fldChar w:fldCharType="end"/>
      </w:r>
      <w:r w:rsidR="0025095F">
        <w:fldChar w:fldCharType="separate"/>
      </w:r>
      <w:r w:rsidR="00791478">
        <w:rPr>
          <w:noProof/>
        </w:rPr>
        <w:t>[</w:t>
      </w:r>
      <w:hyperlink w:anchor="_ENREF_29" w:tooltip="Reilly, 2015 #1678" w:history="1">
        <w:r w:rsidR="00791478">
          <w:rPr>
            <w:noProof/>
          </w:rPr>
          <w:t>29</w:t>
        </w:r>
      </w:hyperlink>
      <w:r w:rsidR="00791478">
        <w:rPr>
          <w:noProof/>
        </w:rPr>
        <w:t>]</w:t>
      </w:r>
      <w:r w:rsidR="0025095F">
        <w:fldChar w:fldCharType="end"/>
      </w:r>
      <w:r w:rsidR="00092C6C">
        <w:t>. The latter two observations are c</w:t>
      </w:r>
      <w:r w:rsidR="00857694">
        <w:t xml:space="preserve">onsistent with the </w:t>
      </w:r>
      <w:r w:rsidR="00092C6C">
        <w:t>idea</w:t>
      </w:r>
      <w:r w:rsidR="00857694">
        <w:t xml:space="preserve"> that CRPS serum-autoantibodies </w:t>
      </w:r>
      <w:r w:rsidR="00092C6C">
        <w:t>become pathogenic in the context of</w:t>
      </w:r>
      <w:r w:rsidR="00857694">
        <w:t xml:space="preserve"> </w:t>
      </w:r>
      <w:r w:rsidR="00092C6C">
        <w:t>tissue-</w:t>
      </w:r>
      <w:r w:rsidR="00857694">
        <w:t xml:space="preserve">inflammation. </w:t>
      </w:r>
      <w:r w:rsidR="00F65E70">
        <w:t xml:space="preserve">Additional studies are required to clarify relevant </w:t>
      </w:r>
      <w:r w:rsidR="00092C6C">
        <w:t xml:space="preserve">antibody </w:t>
      </w:r>
      <w:r w:rsidR="00F65E70">
        <w:t xml:space="preserve">target-epitopes, </w:t>
      </w:r>
      <w:r w:rsidR="008A00B7">
        <w:t xml:space="preserve">the </w:t>
      </w:r>
      <w:r w:rsidR="00F65E70">
        <w:t xml:space="preserve">mechanisms </w:t>
      </w:r>
      <w:r w:rsidR="008A00B7">
        <w:t>through</w:t>
      </w:r>
      <w:r w:rsidR="00F65E70">
        <w:t xml:space="preserve"> which injury becomes a prerequisite for </w:t>
      </w:r>
      <w:r w:rsidR="004A2DE1">
        <w:t xml:space="preserve">development of </w:t>
      </w:r>
      <w:r w:rsidR="00F65E70">
        <w:t xml:space="preserve">the disease, and the pathways by which patients can retain pain, long after the injury is settled. </w:t>
      </w:r>
    </w:p>
    <w:p w14:paraId="26449AD2" w14:textId="41DC4C4E" w:rsidR="008A00B7" w:rsidRDefault="001B0CDA" w:rsidP="009A12D3">
      <w:r>
        <w:t>The importance</w:t>
      </w:r>
      <w:r w:rsidR="008A00B7">
        <w:t xml:space="preserve"> of central sensitization (</w:t>
      </w:r>
      <w:r w:rsidR="00B70F36">
        <w:t>box) in CRPS is suggested by</w:t>
      </w:r>
      <w:r w:rsidR="008A00B7">
        <w:t xml:space="preserve"> excellent re</w:t>
      </w:r>
      <w:r w:rsidR="00B70F36">
        <w:t>s</w:t>
      </w:r>
      <w:r w:rsidR="008A00B7">
        <w:t>ponse</w:t>
      </w:r>
      <w:r w:rsidR="00B70F36">
        <w:t>s</w:t>
      </w:r>
      <w:r w:rsidR="008A00B7">
        <w:t xml:space="preserve"> of </w:t>
      </w:r>
      <w:r>
        <w:t xml:space="preserve">many </w:t>
      </w:r>
      <w:r w:rsidR="008A00B7">
        <w:t xml:space="preserve">patients to </w:t>
      </w:r>
      <w:r>
        <w:t>prolonged low-dose</w:t>
      </w:r>
      <w:r w:rsidR="008A00B7">
        <w:t xml:space="preserve"> infusion with the NMDR-recep</w:t>
      </w:r>
      <w:r w:rsidR="00B70F36">
        <w:t xml:space="preserve">tor antagonist ketamine, and delayed </w:t>
      </w:r>
      <w:r w:rsidR="008A00B7">
        <w:t>pain increase</w:t>
      </w:r>
      <w:r w:rsidR="00B70F36">
        <w:t xml:space="preserve"> after </w:t>
      </w:r>
      <w:r w:rsidR="005970C5">
        <w:t xml:space="preserve">the </w:t>
      </w:r>
      <w:r w:rsidR="00B70F36">
        <w:t xml:space="preserve">infusion </w:t>
      </w:r>
      <w:r w:rsidR="0025095F">
        <w:t xml:space="preserve">is </w:t>
      </w:r>
      <w:r w:rsidR="00B70F36">
        <w:t>stop</w:t>
      </w:r>
      <w:r w:rsidR="005970C5">
        <w:t>ped</w:t>
      </w:r>
      <w:r w:rsidR="00B70F36">
        <w:t xml:space="preserve"> </w:t>
      </w:r>
      <w:r w:rsidR="00B70F36">
        <w:fldChar w:fldCharType="begin"/>
      </w:r>
      <w:r w:rsidR="00791478">
        <w:instrText xml:space="preserve"> ADDIN EN.CITE &lt;EndNote&gt;&lt;Cite&gt;&lt;Author&gt;Sigtermans&lt;/Author&gt;&lt;Year&gt;2009/10&lt;/Year&gt;&lt;RecNum&gt;1065&lt;/RecNum&gt;&lt;DisplayText&gt;[30]&lt;/DisplayText&gt;&lt;record&gt;&lt;rec-number&gt;1065&lt;/rec-number&gt;&lt;foreign-keys&gt;&lt;key app="EN" db-id="rpdfwxw2q9v0a7esvvj5pd2gwd0rfp2a2zt5"&gt;1065&lt;/key&gt;&lt;/foreign-keys&gt;&lt;ref-type name="Journal Article"&gt;17&lt;/ref-type&gt;&lt;contributors&gt;&lt;authors&gt;&lt;author&gt;Sigtermans,M.J.&lt;/author&gt;&lt;author&gt; Van Hilten,J.J.&lt;/author&gt;&lt;author&gt; Bauer,M.C.&lt;/author&gt;&lt;author&gt; Arbous,M.S.&lt;/author&gt;&lt;author&gt; Marinus,J.&lt;/author&gt;&lt;author&gt; Sarton,E.Y.&lt;/author&gt;&lt;author&gt; Dahan,A.&lt;/author&gt;&lt;/authors&gt;&lt;/contributors&gt;&lt;auth-address&gt;Department of Anesthesiology, Leiden University Medical Center, P.O. Box 9600, 2300 RC Leiden, The Netherlands&lt;/auth-address&gt;&lt;titles&gt;&lt;title&gt;Ketamine produces effective and long-term pain relief in patients with Complex Regional Pain Syndrome Type 1&lt;/title&gt;&lt;secondary-title&gt;Pain&lt;/secondary-title&gt;&lt;/titles&gt;&lt;periodical&gt;&lt;full-title&gt;Pain&lt;/full-title&gt;&lt;/periodical&gt;&lt;pages&gt;304-311&lt;/pages&gt;&lt;volume&gt;145&lt;/volume&gt;&lt;number&gt;3&lt;/number&gt;&lt;keywords&gt;&lt;keyword&gt;Disease&lt;/keyword&gt;&lt;keyword&gt;Female&lt;/keyword&gt;&lt;keyword&gt;Ketamine&lt;/keyword&gt;&lt;keyword&gt;Netherlands&lt;/keyword&gt;&lt;keyword&gt;Pain&lt;/keyword&gt;&lt;keyword&gt;Patients&lt;/keyword&gt;&lt;keyword&gt;Research&lt;/keyword&gt;&lt;keyword&gt;Research Support&lt;/keyword&gt;&lt;keyword&gt;Syndrome&lt;/keyword&gt;&lt;/keywords&gt;&lt;dates&gt;&lt;year&gt;2009/10&lt;/year&gt;&lt;/dates&gt;&lt;work-type&gt;S0304-3959(09)00368-6 [pii];10.1016/j.pain.2009.06.023 [doi]&lt;/work-type&gt;&lt;urls&gt;&lt;/urls&gt;&lt;/record&gt;&lt;/Cite&gt;&lt;/EndNote&gt;</w:instrText>
      </w:r>
      <w:r w:rsidR="00B70F36">
        <w:fldChar w:fldCharType="separate"/>
      </w:r>
      <w:r w:rsidR="00791478">
        <w:rPr>
          <w:noProof/>
        </w:rPr>
        <w:t>[</w:t>
      </w:r>
      <w:hyperlink w:anchor="_ENREF_30" w:tooltip="Sigtermans, 2009/10 #1065" w:history="1">
        <w:r w:rsidR="00791478">
          <w:rPr>
            <w:noProof/>
          </w:rPr>
          <w:t>30</w:t>
        </w:r>
      </w:hyperlink>
      <w:r w:rsidR="00791478">
        <w:rPr>
          <w:noProof/>
        </w:rPr>
        <w:t>]</w:t>
      </w:r>
      <w:r w:rsidR="00B70F36">
        <w:fldChar w:fldCharType="end"/>
      </w:r>
      <w:r w:rsidR="00B70F36">
        <w:t xml:space="preserve">. Thus antibodies might work </w:t>
      </w:r>
      <w:r w:rsidR="005970C5">
        <w:t>by</w:t>
      </w:r>
      <w:r w:rsidR="00B70F36">
        <w:t xml:space="preserve"> </w:t>
      </w:r>
      <w:r>
        <w:t>subt</w:t>
      </w:r>
      <w:r w:rsidR="005970C5">
        <w:t>le</w:t>
      </w:r>
      <w:r>
        <w:t xml:space="preserve"> </w:t>
      </w:r>
      <w:r w:rsidR="00B70F36">
        <w:t xml:space="preserve">changing </w:t>
      </w:r>
      <w:r>
        <w:t xml:space="preserve">of </w:t>
      </w:r>
      <w:r w:rsidR="00B70F36">
        <w:t xml:space="preserve">peripheral nerve function </w:t>
      </w:r>
      <w:r w:rsidR="005970C5">
        <w:t>producing</w:t>
      </w:r>
      <w:r w:rsidR="00B70F36">
        <w:t xml:space="preserve"> a slow build-up of central sensitization. </w:t>
      </w:r>
    </w:p>
    <w:p w14:paraId="15CBBBE1" w14:textId="065761E4" w:rsidR="00FC645D" w:rsidRDefault="005D6F71" w:rsidP="009A12D3">
      <w:r>
        <w:t>Corresponding with</w:t>
      </w:r>
      <w:r w:rsidR="00845AAA">
        <w:t xml:space="preserve"> these </w:t>
      </w:r>
      <w:r w:rsidR="001B0CDA">
        <w:t xml:space="preserve">laboratory </w:t>
      </w:r>
      <w:r w:rsidR="00845AAA">
        <w:t>findings</w:t>
      </w:r>
      <w:r w:rsidR="001B0CDA">
        <w:t>,</w:t>
      </w:r>
      <w:r w:rsidR="00845AAA">
        <w:t xml:space="preserve"> several </w:t>
      </w:r>
      <w:r w:rsidR="0008446B">
        <w:t xml:space="preserve">clinical </w:t>
      </w:r>
      <w:r w:rsidR="00845AAA">
        <w:t xml:space="preserve">teams have </w:t>
      </w:r>
      <w:r w:rsidR="008A00B7">
        <w:t>treated</w:t>
      </w:r>
      <w:r w:rsidR="0008446B">
        <w:t xml:space="preserve"> </w:t>
      </w:r>
      <w:r w:rsidR="004E15C3">
        <w:t xml:space="preserve">longstanding CRPS </w:t>
      </w:r>
      <w:r w:rsidR="0008446B">
        <w:t>with</w:t>
      </w:r>
      <w:r w:rsidR="00845AAA">
        <w:t xml:space="preserve"> </w:t>
      </w:r>
      <w:r w:rsidR="00FC1122">
        <w:t xml:space="preserve">immune modulating therapies. </w:t>
      </w:r>
      <w:r w:rsidR="001B0CDA">
        <w:t>Positive</w:t>
      </w:r>
      <w:r w:rsidR="00FC1122">
        <w:t xml:space="preserve"> studies</w:t>
      </w:r>
      <w:r w:rsidR="005E641C">
        <w:t xml:space="preserve"> of</w:t>
      </w:r>
      <w:r w:rsidR="00846AF1">
        <w:t xml:space="preserve"> </w:t>
      </w:r>
      <w:r w:rsidR="00460CFB">
        <w:t xml:space="preserve">intravenous </w:t>
      </w:r>
      <w:r w:rsidR="00846AF1">
        <w:t>immunoglobulin treatment have been published</w:t>
      </w:r>
      <w:r w:rsidR="001B0CDA">
        <w:t>, including one small randomized controlled trial</w:t>
      </w:r>
      <w:r w:rsidR="00FC1122">
        <w:t xml:space="preserve"> </w:t>
      </w:r>
      <w:r w:rsidR="00FC1122">
        <w:fldChar w:fldCharType="begin">
          <w:fldData xml:space="preserve">PEVuZE5vdGU+PENpdGU+PEF1dGhvcj5Hb2ViZWw8L0F1dGhvcj48WWVhcj4yMDE0PC9ZZWFyPjxS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</w:fldData>
        </w:fldChar>
      </w:r>
      <w:r w:rsidR="00791478">
        <w:instrText xml:space="preserve"> ADDIN EN.CITE </w:instrText>
      </w:r>
      <w:r w:rsidR="00791478">
        <w:fldChar w:fldCharType="begin">
          <w:fldData xml:space="preserve">PEVuZE5vdGU+PENpdGU+PEF1dGhvcj5Hb2ViZWw8L0F1dGhvcj48WWVhcj4yMDE0PC9ZZWFyPjxS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</w:fldData>
        </w:fldChar>
      </w:r>
      <w:r w:rsidR="00791478">
        <w:instrText xml:space="preserve"> ADDIN EN.CITE.DATA </w:instrText>
      </w:r>
      <w:r w:rsidR="00791478">
        <w:fldChar w:fldCharType="end"/>
      </w:r>
      <w:r w:rsidR="00FC1122">
        <w:fldChar w:fldCharType="separate"/>
      </w:r>
      <w:r w:rsidR="00791478">
        <w:rPr>
          <w:noProof/>
        </w:rPr>
        <w:t>[</w:t>
      </w:r>
      <w:hyperlink w:anchor="_ENREF_31" w:tooltip="Goebel, 2014 #1619" w:history="1">
        <w:r w:rsidR="00791478">
          <w:rPr>
            <w:noProof/>
          </w:rPr>
          <w:t>31</w:t>
        </w:r>
      </w:hyperlink>
      <w:r w:rsidR="00791478">
        <w:rPr>
          <w:noProof/>
        </w:rPr>
        <w:t xml:space="preserve">, </w:t>
      </w:r>
      <w:hyperlink w:anchor="_ENREF_32" w:tooltip="Goebel, 2010 #404" w:history="1">
        <w:r w:rsidR="00791478">
          <w:rPr>
            <w:noProof/>
          </w:rPr>
          <w:t>32</w:t>
        </w:r>
      </w:hyperlink>
      <w:r w:rsidR="00791478">
        <w:rPr>
          <w:noProof/>
        </w:rPr>
        <w:t>]</w:t>
      </w:r>
      <w:r w:rsidR="00FC1122">
        <w:fldChar w:fldCharType="end"/>
      </w:r>
      <w:r w:rsidR="00FC1122">
        <w:t xml:space="preserve">, and </w:t>
      </w:r>
      <w:r w:rsidR="0024006C">
        <w:t xml:space="preserve">both </w:t>
      </w:r>
      <w:r w:rsidR="00FC1122">
        <w:t>we</w:t>
      </w:r>
      <w:r w:rsidR="0024006C">
        <w:t>,</w:t>
      </w:r>
      <w:r w:rsidR="00FC1122">
        <w:t xml:space="preserve"> and others have </w:t>
      </w:r>
      <w:r w:rsidR="00846AF1">
        <w:t xml:space="preserve">also </w:t>
      </w:r>
      <w:r w:rsidR="00FC1122">
        <w:t xml:space="preserve">reported </w:t>
      </w:r>
      <w:r w:rsidR="008076D5">
        <w:t>initial evidence, that</w:t>
      </w:r>
      <w:r w:rsidR="00532563">
        <w:t xml:space="preserve"> </w:t>
      </w:r>
      <w:r w:rsidR="0008446B">
        <w:t>therapeutic plasma exchange</w:t>
      </w:r>
      <w:r w:rsidR="00E4499E">
        <w:t xml:space="preserve"> and anti-rheumatic drug treatment m</w:t>
      </w:r>
      <w:r w:rsidR="00F65E70">
        <w:t>ight</w:t>
      </w:r>
      <w:r w:rsidR="00E4499E">
        <w:t xml:space="preserve"> be effective </w:t>
      </w:r>
      <w:r w:rsidR="0079006C">
        <w:fldChar w:fldCharType="begin">
          <w:fldData xml:space="preserve">PEVuZE5vdGU+PENpdGU+PEF1dGhvcj5Hb2ViZWw8L0F1dGhvcj48WWVhcj4yMDE0PC9ZZWFyPjxS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</w:fldData>
        </w:fldChar>
      </w:r>
      <w:r w:rsidR="00791478">
        <w:instrText xml:space="preserve"> ADDIN EN.CITE </w:instrText>
      </w:r>
      <w:r w:rsidR="00791478">
        <w:fldChar w:fldCharType="begin">
          <w:fldData xml:space="preserve">PEVuZE5vdGU+PENpdGU+PEF1dGhvcj5Hb2ViZWw8L0F1dGhvcj48WWVhcj4yMDE0PC9ZZWFyPjxS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</w:fldData>
        </w:fldChar>
      </w:r>
      <w:r w:rsidR="00791478">
        <w:instrText xml:space="preserve"> ADDIN EN.CITE.DATA </w:instrText>
      </w:r>
      <w:r w:rsidR="00791478">
        <w:fldChar w:fldCharType="end"/>
      </w:r>
      <w:r w:rsidR="0079006C">
        <w:fldChar w:fldCharType="separate"/>
      </w:r>
      <w:r w:rsidR="00791478">
        <w:rPr>
          <w:noProof/>
        </w:rPr>
        <w:t>[</w:t>
      </w:r>
      <w:hyperlink w:anchor="_ENREF_33" w:tooltip="Goebel, 2014 #1621" w:history="1">
        <w:r w:rsidR="00791478">
          <w:rPr>
            <w:noProof/>
          </w:rPr>
          <w:t>33-36</w:t>
        </w:r>
      </w:hyperlink>
      <w:r w:rsidR="00791478">
        <w:rPr>
          <w:noProof/>
        </w:rPr>
        <w:t>]</w:t>
      </w:r>
      <w:r w:rsidR="0079006C">
        <w:fldChar w:fldCharType="end"/>
      </w:r>
      <w:r w:rsidR="00846AF1">
        <w:t xml:space="preserve">. </w:t>
      </w:r>
      <w:r w:rsidR="00460CFB">
        <w:t>Use</w:t>
      </w:r>
      <w:r>
        <w:t xml:space="preserve"> of </w:t>
      </w:r>
      <w:r w:rsidR="00460CFB">
        <w:t xml:space="preserve">pharmacologic </w:t>
      </w:r>
      <w:r>
        <w:t xml:space="preserve">B-cell ablation has not yet been </w:t>
      </w:r>
      <w:r w:rsidR="008A00B7">
        <w:t>reported</w:t>
      </w:r>
      <w:r>
        <w:t xml:space="preserve">. </w:t>
      </w:r>
      <w:r w:rsidR="00846AF1">
        <w:t>P</w:t>
      </w:r>
      <w:r w:rsidR="005763C3">
        <w:t>lacebo-re</w:t>
      </w:r>
      <w:r w:rsidR="002C004C">
        <w:t>s</w:t>
      </w:r>
      <w:r w:rsidR="005763C3">
        <w:t>ponse</w:t>
      </w:r>
      <w:r w:rsidR="002C004C">
        <w:t xml:space="preserve">s in </w:t>
      </w:r>
      <w:r w:rsidR="000B2562">
        <w:t>long</w:t>
      </w:r>
      <w:r w:rsidR="0083788A">
        <w:t>-</w:t>
      </w:r>
      <w:r w:rsidR="000B2562">
        <w:t xml:space="preserve">standing </w:t>
      </w:r>
      <w:r w:rsidR="002C004C">
        <w:t xml:space="preserve">CRPS are typically </w:t>
      </w:r>
      <w:r w:rsidR="002C4110">
        <w:t>small</w:t>
      </w:r>
      <w:r w:rsidR="00214289">
        <w:t xml:space="preserve"> </w:t>
      </w:r>
      <w:r w:rsidR="00214289">
        <w:fldChar w:fldCharType="begin"/>
      </w:r>
      <w:r w:rsidR="00791478">
        <w:instrText xml:space="preserve"> ADDIN EN.CITE &lt;EndNote&gt;&lt;Cite&gt;&lt;Author&gt;Aradillas&lt;/Author&gt;&lt;Year&gt;2015&lt;/Year&gt;&lt;RecNum&gt;1638&lt;/RecNum&gt;&lt;DisplayText&gt;[35]&lt;/DisplayText&gt;&lt;record&gt;&lt;rec-number&gt;1638&lt;/rec-number&gt;&lt;foreign-keys&gt;&lt;key app="EN" db-id="rpdfwxw2q9v0a7esvvj5pd2gwd0rfp2a2zt5"&gt;1638&lt;/key&gt;&lt;/foreign-keys&gt;&lt;ref-type name="Journal Article"&gt;17&lt;/ref-type&gt;&lt;contributors&gt;&lt;authors&gt;&lt;author&gt;Aradillas, E.&lt;/author&gt;&lt;author&gt;Schwartzman, R. J.&lt;/author&gt;&lt;author&gt;Grothusen, J. R.&lt;/author&gt;&lt;author&gt;Goebel, A.&lt;/author&gt;&lt;author&gt;Alexander, G. M.&lt;/author&gt;&lt;/authors&gt;&lt;/contributors&gt;&lt;auth-address&gt;Drexel University College of Medicine, Philadelphia, PA.&lt;/auth-address&gt;&lt;titles&gt;&lt;title&gt;Plasma Exchange Therapy in Patients with Complex Regional Pain Syndrome&lt;/title&gt;&lt;secondary-title&gt;Pain Physician&lt;/secondary-title&gt;&lt;alt-title&gt;Pain physician&lt;/alt-title&gt;&lt;/titles&gt;&lt;periodical&gt;&lt;full-title&gt;Pain Physician&lt;/full-title&gt;&lt;abbr-1&gt;Pain physician&lt;/abbr-1&gt;&lt;/periodical&gt;&lt;alt-periodical&gt;&lt;full-title&gt;Pain Physician&lt;/full-title&gt;&lt;abbr-1&gt;Pain physician&lt;/abbr-1&gt;&lt;/alt-periodical&gt;&lt;pages&gt;383-94&lt;/pages&gt;&lt;volume&gt;18&lt;/volume&gt;&lt;number&gt;4&lt;/number&gt;&lt;edition&gt;2015/07/29&lt;/edition&gt;&lt;dates&gt;&lt;year&gt;2015&lt;/year&gt;&lt;pub-dates&gt;&lt;date&gt;Jul-Aug&lt;/date&gt;&lt;/pub-dates&gt;&lt;/dates&gt;&lt;isbn&gt;2150-1149 (Electronic)&amp;#xD;1533-3159 (Linking)&lt;/isbn&gt;&lt;accession-num&gt;26218942&lt;/accession-num&gt;&lt;urls&gt;&lt;related-urls&gt;&lt;url&gt;http://www.ncbi.nlm.nih.gov/pubmed/26218942&lt;/url&gt;&lt;/related-urls&gt;&lt;/urls&gt;&lt;language&gt;eng&lt;/language&gt;&lt;/record&gt;&lt;/Cite&gt;&lt;/EndNote&gt;</w:instrText>
      </w:r>
      <w:r w:rsidR="00214289">
        <w:fldChar w:fldCharType="separate"/>
      </w:r>
      <w:r w:rsidR="00791478">
        <w:rPr>
          <w:noProof/>
        </w:rPr>
        <w:t>[</w:t>
      </w:r>
      <w:hyperlink w:anchor="_ENREF_35" w:tooltip="Aradillas, 2015 #1638" w:history="1">
        <w:r w:rsidR="00791478">
          <w:rPr>
            <w:noProof/>
          </w:rPr>
          <w:t>35</w:t>
        </w:r>
      </w:hyperlink>
      <w:r w:rsidR="00791478">
        <w:rPr>
          <w:noProof/>
        </w:rPr>
        <w:t>]</w:t>
      </w:r>
      <w:r w:rsidR="00214289">
        <w:fldChar w:fldCharType="end"/>
      </w:r>
      <w:r w:rsidR="002C004C">
        <w:t xml:space="preserve">, </w:t>
      </w:r>
      <w:r w:rsidR="00F65E70">
        <w:t>none</w:t>
      </w:r>
      <w:r w:rsidR="00846AF1">
        <w:t>theless</w:t>
      </w:r>
      <w:r w:rsidR="003929D4">
        <w:t>,</w:t>
      </w:r>
      <w:r w:rsidR="00846AF1">
        <w:t xml:space="preserve"> </w:t>
      </w:r>
      <w:r w:rsidR="003929D4">
        <w:t xml:space="preserve">as always large </w:t>
      </w:r>
      <w:r w:rsidR="00F65E70">
        <w:t>prospective</w:t>
      </w:r>
      <w:r w:rsidR="005763C3">
        <w:t xml:space="preserve"> trial</w:t>
      </w:r>
      <w:r w:rsidR="004E15C3">
        <w:t>s</w:t>
      </w:r>
      <w:r w:rsidR="005763C3">
        <w:t xml:space="preserve"> </w:t>
      </w:r>
      <w:r w:rsidR="004E15C3">
        <w:t>are</w:t>
      </w:r>
      <w:r w:rsidR="0008446B">
        <w:t xml:space="preserve"> required to</w:t>
      </w:r>
      <w:r w:rsidR="00F65E70">
        <w:t xml:space="preserve"> </w:t>
      </w:r>
      <w:r w:rsidR="0008446B">
        <w:t xml:space="preserve">confirm </w:t>
      </w:r>
      <w:r>
        <w:t>the</w:t>
      </w:r>
      <w:r w:rsidR="00F65E70">
        <w:t xml:space="preserve"> </w:t>
      </w:r>
      <w:r>
        <w:t>efficacy and effectiveness</w:t>
      </w:r>
      <w:r w:rsidR="00F65E70">
        <w:t xml:space="preserve"> of immune therapies in clinical practice. </w:t>
      </w:r>
    </w:p>
    <w:p w14:paraId="3B4857B3" w14:textId="77777777" w:rsidR="00860221" w:rsidRDefault="00860221" w:rsidP="009A12D3"/>
    <w:p w14:paraId="7569103E" w14:textId="77777777" w:rsidR="008217C5" w:rsidRDefault="008217C5" w:rsidP="009A12D3"/>
    <w:p w14:paraId="5AA0FF00" w14:textId="12BCB820" w:rsidR="008217C5" w:rsidRDefault="00AB1D61" w:rsidP="009A12D3">
      <w:pPr>
        <w:rPr>
          <w:i/>
          <w:u w:val="single"/>
        </w:rPr>
      </w:pPr>
      <w:r w:rsidRPr="00AB1D61">
        <w:rPr>
          <w:i/>
          <w:u w:val="single"/>
        </w:rPr>
        <w:t xml:space="preserve">2.2 </w:t>
      </w:r>
      <w:r w:rsidR="00BE449B" w:rsidRPr="00AB1D61">
        <w:rPr>
          <w:i/>
          <w:u w:val="single"/>
        </w:rPr>
        <w:t xml:space="preserve">Potassium </w:t>
      </w:r>
      <w:r w:rsidR="008217C5" w:rsidRPr="00AB1D61">
        <w:rPr>
          <w:i/>
          <w:u w:val="single"/>
        </w:rPr>
        <w:t>channel</w:t>
      </w:r>
      <w:r w:rsidR="00BE449B" w:rsidRPr="00AB1D61">
        <w:rPr>
          <w:i/>
          <w:u w:val="single"/>
        </w:rPr>
        <w:t xml:space="preserve"> complex</w:t>
      </w:r>
      <w:r w:rsidR="008217C5" w:rsidRPr="00AB1D61">
        <w:rPr>
          <w:i/>
          <w:u w:val="single"/>
        </w:rPr>
        <w:t xml:space="preserve"> antibody-associated chronic pains</w:t>
      </w:r>
    </w:p>
    <w:p w14:paraId="6CF05872" w14:textId="77777777" w:rsidR="00AB1D61" w:rsidRPr="00AB1D61" w:rsidRDefault="00AB1D61" w:rsidP="009A12D3">
      <w:pPr>
        <w:rPr>
          <w:i/>
          <w:u w:val="single"/>
        </w:rPr>
      </w:pPr>
    </w:p>
    <w:p w14:paraId="6F03CA4E" w14:textId="6A36A7F5" w:rsidR="008428E3" w:rsidRDefault="00FD6E76" w:rsidP="00894058">
      <w:r>
        <w:t>P</w:t>
      </w:r>
      <w:r w:rsidR="00D60E76">
        <w:t>otassium channels are involved in regulating peripheral nerve excitability</w:t>
      </w:r>
      <w:r w:rsidR="005C5B9A">
        <w:t xml:space="preserve"> </w:t>
      </w:r>
      <w:r w:rsidR="00276817">
        <w:fldChar w:fldCharType="begin"/>
      </w:r>
      <w:r w:rsidR="000340B5">
        <w:instrText xml:space="preserve"> ADDIN EN.CITE &lt;EndNote&gt;&lt;Cite&gt;&lt;Author&gt;Waxman&lt;/Author&gt;&lt;Year&gt;2014&lt;/Year&gt;&lt;RecNum&gt;1623&lt;/RecNum&gt;&lt;DisplayText&gt;[12]&lt;/DisplayText&gt;&lt;record&gt;&lt;rec-number&gt;1623&lt;/rec-number&gt;&lt;foreign-keys&gt;&lt;key app="EN" db-id="rpdfwxw2q9v0a7esvvj5pd2gwd0rfp2a2zt5"&gt;1623&lt;/key&gt;&lt;/foreign-keys&gt;&lt;ref-type name="Journal Article"&gt;17&lt;/ref-type&gt;&lt;contributors&gt;&lt;authors&gt;&lt;author&gt;Waxman, S. G.&lt;/author&gt;&lt;author&gt;Zamponi, G. W.&lt;/author&gt;&lt;/authors&gt;&lt;/contributors&gt;&lt;auth-address&gt;1] Center for Neuroscience &amp;amp; Regeneration Research, Yale University School of Medicine, New Haven, Connecticut, USA. [2] Veterans Affairs Medical Center, West Haven, Connecticut, USA.&amp;#xD;Department of Physiology and Pharmacology, Hotchkiss Brain Institute, University of Calgary, Calgary, Alberta, Canada.&lt;/auth-address&gt;&lt;titles&gt;&lt;title&gt;Regulating excitability of peripheral afferents: emerging ion channel targets&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153-63&lt;/pages&gt;&lt;volume&gt;17&lt;/volume&gt;&lt;number&gt;2&lt;/number&gt;&lt;edition&gt;2014/01/30&lt;/edition&gt;&lt;keywords&gt;&lt;keyword&gt;Afferent Pathways/*physiopathology&lt;/keyword&gt;&lt;keyword&gt;Animals&lt;/keyword&gt;&lt;keyword&gt;Humans&lt;/keyword&gt;&lt;keyword&gt;Ion Channels/*physiology&lt;/keyword&gt;&lt;keyword&gt;Pain/*pathology&lt;/keyword&gt;&lt;keyword&gt;Peripheral Nerves/*physiopathology&lt;/keyword&gt;&lt;/keywords&gt;&lt;dates&gt;&lt;year&gt;2014&lt;/year&gt;&lt;pub-dates&gt;&lt;date&gt;Feb&lt;/date&gt;&lt;/pub-dates&gt;&lt;/dates&gt;&lt;isbn&gt;1546-1726 (Electronic)&amp;#xD;1097-6256 (Linking)&lt;/isbn&gt;&lt;accession-num&gt;24473263&lt;/accession-num&gt;&lt;work-type&gt;Research Support, Non-U.S. Gov&amp;apos;t&amp;#xD;Research Support, U.S. Gov&amp;apos;t, Non-P.H.S.&amp;#xD;Review&lt;/work-type&gt;&lt;urls&gt;&lt;related-urls&gt;&lt;url&gt;http://www.ncbi.nlm.nih.gov/pubmed/24473263&lt;/url&gt;&lt;/related-urls&gt;&lt;/urls&gt;&lt;electronic-resource-num&gt;10.1038/nn.3602&lt;/electronic-resource-num&gt;&lt;language&gt;eng&lt;/language&gt;&lt;/record&gt;&lt;/Cite&gt;&lt;/EndNote&gt;</w:instrText>
      </w:r>
      <w:r w:rsidR="00276817">
        <w:fldChar w:fldCharType="separate"/>
      </w:r>
      <w:r w:rsidR="000340B5">
        <w:rPr>
          <w:noProof/>
        </w:rPr>
        <w:t>[</w:t>
      </w:r>
      <w:hyperlink w:anchor="_ENREF_12" w:tooltip="Waxman, 2014 #1623" w:history="1">
        <w:r w:rsidR="00791478">
          <w:rPr>
            <w:noProof/>
          </w:rPr>
          <w:t>12</w:t>
        </w:r>
      </w:hyperlink>
      <w:r w:rsidR="000340B5">
        <w:rPr>
          <w:noProof/>
        </w:rPr>
        <w:t>]</w:t>
      </w:r>
      <w:r w:rsidR="00276817">
        <w:fldChar w:fldCharType="end"/>
      </w:r>
      <w:r w:rsidR="004156AF">
        <w:t xml:space="preserve">. </w:t>
      </w:r>
      <w:r w:rsidR="004A2DE1">
        <w:t>Immunoglobulin G</w:t>
      </w:r>
      <w:r w:rsidR="004156AF">
        <w:t>-a</w:t>
      </w:r>
      <w:r w:rsidR="00C768E9">
        <w:t>utoantibodies</w:t>
      </w:r>
      <w:r w:rsidR="00762FCF">
        <w:t xml:space="preserve"> binding to the</w:t>
      </w:r>
      <w:r w:rsidR="00C768E9">
        <w:t xml:space="preserve"> </w:t>
      </w:r>
      <w:r w:rsidR="004156AF">
        <w:t>Voltage-</w:t>
      </w:r>
      <w:r w:rsidR="00762FCF">
        <w:t>Gated Potassium Channel</w:t>
      </w:r>
      <w:r w:rsidR="0024006C">
        <w:t xml:space="preserve"> </w:t>
      </w:r>
      <w:r w:rsidR="001B0CDA">
        <w:t>(VGKC) c</w:t>
      </w:r>
      <w:r w:rsidR="00762FCF">
        <w:t xml:space="preserve">omplex </w:t>
      </w:r>
      <w:r w:rsidR="00BC3193">
        <w:t>are prevalent in</w:t>
      </w:r>
      <w:r w:rsidR="00BC2578">
        <w:t xml:space="preserve"> </w:t>
      </w:r>
      <w:proofErr w:type="spellStart"/>
      <w:r w:rsidR="00BC3193">
        <w:t>n</w:t>
      </w:r>
      <w:r w:rsidR="00A52DD1">
        <w:t>euromyotonia</w:t>
      </w:r>
      <w:proofErr w:type="spellEnd"/>
      <w:r w:rsidR="00BC3193">
        <w:t>,</w:t>
      </w:r>
      <w:r w:rsidR="001151BF">
        <w:t xml:space="preserve"> </w:t>
      </w:r>
      <w:r w:rsidR="00B70F36">
        <w:t>a condition</w:t>
      </w:r>
      <w:r w:rsidR="001151BF">
        <w:t xml:space="preserve"> </w:t>
      </w:r>
      <w:r w:rsidR="00276817">
        <w:t>characterized by</w:t>
      </w:r>
      <w:r w:rsidR="001151BF">
        <w:t xml:space="preserve"> </w:t>
      </w:r>
      <w:r w:rsidR="00071658">
        <w:t>motor nerve hyper</w:t>
      </w:r>
      <w:r w:rsidR="002D7B31">
        <w:t>-</w:t>
      </w:r>
      <w:r w:rsidR="00071658">
        <w:t>ex</w:t>
      </w:r>
      <w:r w:rsidR="002D7B31">
        <w:t>cita</w:t>
      </w:r>
      <w:r w:rsidR="00071658">
        <w:t>bility</w:t>
      </w:r>
      <w:r w:rsidR="00B77E9C">
        <w:t>, and additional</w:t>
      </w:r>
      <w:r w:rsidR="00762FCF">
        <w:t>ly in</w:t>
      </w:r>
      <w:r w:rsidR="00B77E9C">
        <w:t xml:space="preserve"> very rare disorders</w:t>
      </w:r>
      <w:r w:rsidR="00762FCF">
        <w:t xml:space="preserve"> </w:t>
      </w:r>
      <w:r w:rsidR="00762FCF">
        <w:fldChar w:fldCharType="begin">
          <w:fldData xml:space="preserve">PEVuZE5vdGU+PENpdGU+PEF1dGhvcj5TaGlsbGl0bzwvQXV0aG9yPjxZZWFyPjE5OTU8L1llYXI+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</w:fldData>
        </w:fldChar>
      </w:r>
      <w:r w:rsidR="00791478">
        <w:instrText xml:space="preserve"> ADDIN EN.CITE </w:instrText>
      </w:r>
      <w:r w:rsidR="00791478">
        <w:fldChar w:fldCharType="begin">
          <w:fldData xml:space="preserve">PEVuZE5vdGU+PENpdGU+PEF1dGhvcj5TaGlsbGl0bzwvQXV0aG9yPjxZZWFyPjE5OTU8L1llYXI+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</w:fldData>
        </w:fldChar>
      </w:r>
      <w:r w:rsidR="00791478">
        <w:instrText xml:space="preserve"> ADDIN EN.CITE.DATA </w:instrText>
      </w:r>
      <w:r w:rsidR="00791478">
        <w:fldChar w:fldCharType="end"/>
      </w:r>
      <w:r w:rsidR="00762FCF">
        <w:fldChar w:fldCharType="separate"/>
      </w:r>
      <w:r w:rsidR="00791478">
        <w:rPr>
          <w:noProof/>
        </w:rPr>
        <w:t>[</w:t>
      </w:r>
      <w:hyperlink w:anchor="_ENREF_37" w:tooltip="Shillito, 1995 #1616" w:history="1">
        <w:r w:rsidR="00791478">
          <w:rPr>
            <w:noProof/>
          </w:rPr>
          <w:t>37</w:t>
        </w:r>
      </w:hyperlink>
      <w:r w:rsidR="00791478">
        <w:rPr>
          <w:noProof/>
        </w:rPr>
        <w:t>]</w:t>
      </w:r>
      <w:r w:rsidR="00762FCF">
        <w:fldChar w:fldCharType="end"/>
      </w:r>
      <w:r w:rsidR="00B77E9C">
        <w:t xml:space="preserve"> </w:t>
      </w:r>
      <w:r w:rsidR="00B77E9C">
        <w:fldChar w:fldCharType="begin"/>
      </w:r>
      <w:r w:rsidR="00791478">
        <w:instrText xml:space="preserve"> ADDIN EN.CITE &lt;EndNote&gt;&lt;Cite&gt;&lt;Author&gt;Vincent&lt;/Author&gt;&lt;Year&gt;2013&lt;/Year&gt;&lt;RecNum&gt;1641&lt;/RecNum&gt;&lt;DisplayText&gt;[38]&lt;/DisplayText&gt;&lt;record&gt;&lt;rec-number&gt;1641&lt;/rec-number&gt;&lt;foreign-keys&gt;&lt;key app="EN" db-id="rpdfwxw2q9v0a7esvvj5pd2gwd0rfp2a2zt5"&gt;1641&lt;/key&gt;&lt;/foreign-keys&gt;&lt;ref-type name="Journal Article"&gt;17&lt;/ref-type&gt;&lt;contributors&gt;&lt;authors&gt;&lt;author&gt;Vincent, A.&lt;/author&gt;&lt;/authors&gt;&lt;/contributors&gt;&lt;auth-address&gt;Neuroimmunology Group, Nuffield Department of Clinical Neurosciences, Level 5/6 John Radcliffe Hospital, Oxford OX3 9DU, United Kingdom. Angela.vincent@ndcn.ox.ac.uk&lt;/auth-address&gt;&lt;titles&gt;&lt;title&gt;Developments in autoimmune channelopathies&lt;/title&gt;&lt;secondary-title&gt;Autoimmun Rev&lt;/secondary-title&gt;&lt;alt-title&gt;Autoimmunity reviews&lt;/alt-title&gt;&lt;/titles&gt;&lt;alt-periodical&gt;&lt;full-title&gt;Autoimmunity Reviews&lt;/full-title&gt;&lt;/alt-periodical&gt;&lt;pages&gt;678-81&lt;/pages&gt;&lt;volume&gt;12&lt;/volume&gt;&lt;number&gt;6&lt;/number&gt;&lt;edition&gt;2012/12/04&lt;/edition&gt;&lt;keywords&gt;&lt;keyword&gt;Autoantibodies/immunology&lt;/keyword&gt;&lt;keyword&gt;Autoimmune Diseases/*immunology&lt;/keyword&gt;&lt;keyword&gt;Channelopathies/*immunology&lt;/keyword&gt;&lt;keyword&gt;Encephalitis/immunology&lt;/keyword&gt;&lt;keyword&gt;Humans&lt;/keyword&gt;&lt;keyword&gt;Neuromyelitis Optica/immunology&lt;/keyword&gt;&lt;keyword&gt;Syringomyelia/immunology&lt;/keyword&gt;&lt;/keywords&gt;&lt;dates&gt;&lt;year&gt;2013&lt;/year&gt;&lt;pub-dates&gt;&lt;date&gt;Apr&lt;/date&gt;&lt;/pub-dates&gt;&lt;/dates&gt;&lt;isbn&gt;1873-0183 (Electronic)&amp;#xD;1568-9972 (Linking)&lt;/isbn&gt;&lt;accession-num&gt;23201922&lt;/accession-num&gt;&lt;work-type&gt;Research Support, Non-U.S. Gov&amp;apos;t&amp;#xD;Review&lt;/work-type&gt;&lt;urls&gt;&lt;related-urls&gt;&lt;url&gt;http://www.ncbi.nlm.nih.gov/pubmed/23201922&lt;/url&gt;&lt;/related-urls&gt;&lt;/urls&gt;&lt;electronic-resource-num&gt;10.1016/j.autrev.2012.10.016&lt;/electronic-resource-num&gt;&lt;language&gt;eng&lt;/language&gt;&lt;/record&gt;&lt;/Cite&gt;&lt;/EndNote&gt;</w:instrText>
      </w:r>
      <w:r w:rsidR="00B77E9C">
        <w:fldChar w:fldCharType="separate"/>
      </w:r>
      <w:r w:rsidR="00791478">
        <w:rPr>
          <w:noProof/>
        </w:rPr>
        <w:t>[</w:t>
      </w:r>
      <w:hyperlink w:anchor="_ENREF_38" w:tooltip="Vincent, 2013 #1641" w:history="1">
        <w:r w:rsidR="00791478">
          <w:rPr>
            <w:noProof/>
          </w:rPr>
          <w:t>38</w:t>
        </w:r>
      </w:hyperlink>
      <w:r w:rsidR="00791478">
        <w:rPr>
          <w:noProof/>
        </w:rPr>
        <w:t>]</w:t>
      </w:r>
      <w:r w:rsidR="00B77E9C">
        <w:fldChar w:fldCharType="end"/>
      </w:r>
      <w:r w:rsidR="00B77E9C">
        <w:t xml:space="preserve">. In </w:t>
      </w:r>
      <w:proofErr w:type="spellStart"/>
      <w:r w:rsidR="00B77E9C">
        <w:t>neuromyotonia</w:t>
      </w:r>
      <w:proofErr w:type="spellEnd"/>
      <w:r w:rsidR="00B77E9C">
        <w:t xml:space="preserve">, </w:t>
      </w:r>
      <w:r w:rsidR="004156AF">
        <w:t xml:space="preserve">these </w:t>
      </w:r>
      <w:r w:rsidR="001151BF">
        <w:t xml:space="preserve">autoantibodies </w:t>
      </w:r>
      <w:r w:rsidR="002D7B31">
        <w:t xml:space="preserve">crosslink </w:t>
      </w:r>
      <w:r w:rsidR="005C5B9A">
        <w:t>VGKC</w:t>
      </w:r>
      <w:r w:rsidR="00BE449B">
        <w:t>-complexes</w:t>
      </w:r>
      <w:r w:rsidR="00C768E9">
        <w:t>,</w:t>
      </w:r>
      <w:r w:rsidR="002D7B31">
        <w:t xml:space="preserve"> leading to </w:t>
      </w:r>
      <w:r w:rsidR="00C768E9">
        <w:t xml:space="preserve">receptor </w:t>
      </w:r>
      <w:r w:rsidR="005C5B9A">
        <w:t>internalization, reduced</w:t>
      </w:r>
      <w:r w:rsidR="002D7B31">
        <w:t xml:space="preserve"> </w:t>
      </w:r>
      <w:r w:rsidR="001151BF">
        <w:t>K+ currents</w:t>
      </w:r>
      <w:r w:rsidR="005C5B9A">
        <w:t xml:space="preserve">, and increased nerve excitability </w:t>
      </w:r>
      <w:r w:rsidR="00206549">
        <w:fldChar w:fldCharType="begin">
          <w:fldData xml:space="preserve">PEVuZE5vdGU+PENpdGU+PEF1dGhvcj5Ub21pbWl0c3U8L0F1dGhvcj48WWVhcj4yMDA0PC9ZZWFy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==
</w:fldData>
        </w:fldChar>
      </w:r>
      <w:r w:rsidR="00791478">
        <w:instrText xml:space="preserve"> ADDIN EN.CITE </w:instrText>
      </w:r>
      <w:r w:rsidR="00791478">
        <w:fldChar w:fldCharType="begin">
          <w:fldData xml:space="preserve">PEVuZE5vdGU+PENpdGU+PEF1dGhvcj5Ub21pbWl0c3U8L0F1dGhvcj48WWVhcj4yMDA0PC9ZZWFy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==
</w:fldData>
        </w:fldChar>
      </w:r>
      <w:r w:rsidR="00791478">
        <w:instrText xml:space="preserve"> ADDIN EN.CITE.DATA </w:instrText>
      </w:r>
      <w:r w:rsidR="00791478">
        <w:fldChar w:fldCharType="end"/>
      </w:r>
      <w:r w:rsidR="00206549">
        <w:fldChar w:fldCharType="separate"/>
      </w:r>
      <w:r w:rsidR="00791478">
        <w:rPr>
          <w:noProof/>
        </w:rPr>
        <w:t>[</w:t>
      </w:r>
      <w:hyperlink w:anchor="_ENREF_39" w:tooltip="Tomimitsu, 2004 #1626" w:history="1">
        <w:r w:rsidR="00791478">
          <w:rPr>
            <w:noProof/>
          </w:rPr>
          <w:t>39</w:t>
        </w:r>
      </w:hyperlink>
      <w:r w:rsidR="00791478">
        <w:rPr>
          <w:noProof/>
        </w:rPr>
        <w:t>]</w:t>
      </w:r>
      <w:r w:rsidR="00206549">
        <w:fldChar w:fldCharType="end"/>
      </w:r>
      <w:r w:rsidR="00AD0DB4">
        <w:t xml:space="preserve">. </w:t>
      </w:r>
    </w:p>
    <w:p w14:paraId="0A14F357" w14:textId="227D11B4" w:rsidR="00CD4666" w:rsidRDefault="004056CE" w:rsidP="00894058">
      <w:r>
        <w:t>Pain has</w:t>
      </w:r>
      <w:r w:rsidR="00C50752">
        <w:t xml:space="preserve"> only </w:t>
      </w:r>
      <w:r w:rsidR="00BC3193">
        <w:t xml:space="preserve">recently </w:t>
      </w:r>
      <w:r w:rsidR="00C50752">
        <w:t>been investigated</w:t>
      </w:r>
      <w:r w:rsidR="00CD4666">
        <w:t xml:space="preserve"> in VGKC-</w:t>
      </w:r>
      <w:r w:rsidR="00BE449B">
        <w:t xml:space="preserve">complex </w:t>
      </w:r>
      <w:r w:rsidR="00CD4666">
        <w:t>autoantibody associated disorders</w:t>
      </w:r>
      <w:r w:rsidR="00C50752">
        <w:t xml:space="preserve">. </w:t>
      </w:r>
      <w:proofErr w:type="spellStart"/>
      <w:r w:rsidR="000674A3">
        <w:t>Irani</w:t>
      </w:r>
      <w:proofErr w:type="spellEnd"/>
      <w:r w:rsidR="000674A3">
        <w:t xml:space="preserve"> and colleagues first reported that</w:t>
      </w:r>
      <w:r w:rsidR="003A2C89">
        <w:t xml:space="preserve"> pain is an important feature of </w:t>
      </w:r>
      <w:r w:rsidR="004A2DE1">
        <w:t>anti-</w:t>
      </w:r>
      <w:r w:rsidR="003A2C89">
        <w:t>VGKC-</w:t>
      </w:r>
      <w:r w:rsidR="00BE449B">
        <w:t xml:space="preserve">complex </w:t>
      </w:r>
      <w:r w:rsidR="00CD4666">
        <w:t>autoantibody-</w:t>
      </w:r>
      <w:r w:rsidR="003A2C89">
        <w:t xml:space="preserve">associated neurological disease; their data </w:t>
      </w:r>
      <w:r w:rsidR="000E1FE5">
        <w:t xml:space="preserve">also </w:t>
      </w:r>
      <w:r w:rsidR="00A25A58">
        <w:t>indicate,</w:t>
      </w:r>
      <w:r w:rsidR="00BE449B">
        <w:t xml:space="preserve"> </w:t>
      </w:r>
      <w:r w:rsidR="003A2C89">
        <w:t xml:space="preserve">that pain </w:t>
      </w:r>
      <w:r w:rsidR="005D6F71">
        <w:t>might be particularly common, when</w:t>
      </w:r>
      <w:r w:rsidR="003A2C89">
        <w:t xml:space="preserve"> the </w:t>
      </w:r>
      <w:r>
        <w:t>autoantibody target</w:t>
      </w:r>
      <w:r w:rsidR="003A2C89">
        <w:t xml:space="preserve"> </w:t>
      </w:r>
      <w:r w:rsidR="00BE449B">
        <w:t>is</w:t>
      </w:r>
      <w:r w:rsidR="003A2C89">
        <w:t xml:space="preserve"> </w:t>
      </w:r>
      <w:proofErr w:type="spellStart"/>
      <w:r w:rsidR="000E1FE5">
        <w:t>Contactin</w:t>
      </w:r>
      <w:proofErr w:type="spellEnd"/>
      <w:r w:rsidR="000E1FE5">
        <w:t>-associated protein 2 (</w:t>
      </w:r>
      <w:proofErr w:type="spellStart"/>
      <w:r w:rsidR="003A2C89">
        <w:t>Caspr</w:t>
      </w:r>
      <w:proofErr w:type="spellEnd"/>
      <w:r w:rsidR="003A2C89">
        <w:t xml:space="preserve"> 2</w:t>
      </w:r>
      <w:r w:rsidR="000E1FE5">
        <w:t xml:space="preserve">), </w:t>
      </w:r>
      <w:r w:rsidR="005D6F71">
        <w:t xml:space="preserve">a molecule </w:t>
      </w:r>
      <w:r w:rsidR="00762FCF">
        <w:t>which is</w:t>
      </w:r>
      <w:r w:rsidR="000E1FE5">
        <w:t xml:space="preserve"> complexed with the </w:t>
      </w:r>
      <w:r w:rsidR="00762FCF">
        <w:t xml:space="preserve">actual </w:t>
      </w:r>
      <w:r w:rsidR="000E1FE5">
        <w:t>channel subunits</w:t>
      </w:r>
      <w:r w:rsidR="00CD4666">
        <w:t xml:space="preserve"> </w:t>
      </w:r>
      <w:r w:rsidR="00CD4666">
        <w:fldChar w:fldCharType="begin">
          <w:fldData xml:space="preserve">PEVuZE5vdGU+PENpdGU+PEF1dGhvcj5JcmFuaTwvQXV0aG9yPjxZZWFyPjIwMTA8L1llYXI+PFJl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</w:fldData>
        </w:fldChar>
      </w:r>
      <w:r w:rsidR="00791478">
        <w:instrText xml:space="preserve"> ADDIN EN.CITE </w:instrText>
      </w:r>
      <w:r w:rsidR="00791478">
        <w:fldChar w:fldCharType="begin">
          <w:fldData xml:space="preserve">PEVuZE5vdGU+PENpdGU+PEF1dGhvcj5JcmFuaTwvQXV0aG9yPjxZZWFyPjIwMTA8L1llYXI+PFJl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</w:fldData>
        </w:fldChar>
      </w:r>
      <w:r w:rsidR="00791478">
        <w:instrText xml:space="preserve"> ADDIN EN.CITE.DATA </w:instrText>
      </w:r>
      <w:r w:rsidR="00791478">
        <w:fldChar w:fldCharType="end"/>
      </w:r>
      <w:r w:rsidR="00CD4666">
        <w:fldChar w:fldCharType="separate"/>
      </w:r>
      <w:r w:rsidR="00791478">
        <w:rPr>
          <w:noProof/>
        </w:rPr>
        <w:t>[</w:t>
      </w:r>
      <w:hyperlink w:anchor="_ENREF_40" w:tooltip="Irani, 2010 #1642" w:history="1">
        <w:r w:rsidR="00791478">
          <w:rPr>
            <w:noProof/>
          </w:rPr>
          <w:t>40</w:t>
        </w:r>
      </w:hyperlink>
      <w:r w:rsidR="00791478">
        <w:rPr>
          <w:noProof/>
        </w:rPr>
        <w:t>]</w:t>
      </w:r>
      <w:r w:rsidR="00CD4666">
        <w:fldChar w:fldCharType="end"/>
      </w:r>
      <w:r w:rsidR="000E1FE5">
        <w:t xml:space="preserve">. </w:t>
      </w:r>
    </w:p>
    <w:p w14:paraId="436A3521" w14:textId="1B8678DB" w:rsidR="005D6F71" w:rsidRDefault="00460CFB" w:rsidP="00894058">
      <w:r>
        <w:t xml:space="preserve">Anti </w:t>
      </w:r>
      <w:r w:rsidR="00621B4E">
        <w:t>VGKC</w:t>
      </w:r>
      <w:r>
        <w:t>-complex</w:t>
      </w:r>
      <w:r w:rsidR="00621B4E">
        <w:t xml:space="preserve"> autoimmunity </w:t>
      </w:r>
      <w:r w:rsidR="001B0CDA">
        <w:t>may cause pain independent of o</w:t>
      </w:r>
      <w:r w:rsidR="00621B4E">
        <w:t xml:space="preserve">vert neurological disease. </w:t>
      </w:r>
      <w:proofErr w:type="spellStart"/>
      <w:r w:rsidR="00621B4E">
        <w:t>Meeusen</w:t>
      </w:r>
      <w:proofErr w:type="spellEnd"/>
      <w:r w:rsidR="00DA5CAC">
        <w:t xml:space="preserve"> et al. report</w:t>
      </w:r>
      <w:r w:rsidR="00621B4E">
        <w:t xml:space="preserve"> the case of a</w:t>
      </w:r>
      <w:r w:rsidR="00762FCF">
        <w:t>n</w:t>
      </w:r>
      <w:r w:rsidR="00621B4E">
        <w:t xml:space="preserve"> abattoir worker, who had become exposed to</w:t>
      </w:r>
      <w:r w:rsidR="000C503E">
        <w:t xml:space="preserve"> aerosolized </w:t>
      </w:r>
      <w:r w:rsidR="00A25A58">
        <w:t>swine</w:t>
      </w:r>
      <w:r w:rsidR="00833628">
        <w:t xml:space="preserve"> </w:t>
      </w:r>
      <w:r w:rsidR="000C503E">
        <w:t xml:space="preserve">brain tissues </w:t>
      </w:r>
      <w:r w:rsidR="00833628">
        <w:fldChar w:fldCharType="begin">
          <w:fldData xml:space="preserve">PEVuZE5vdGU+PENpdGU+PEF1dGhvcj5NZWV1c2VuPC9BdXRob3I+PFllYXI+MjAxMjwvWWVhcj48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</w:fldData>
        </w:fldChar>
      </w:r>
      <w:r w:rsidR="00791478">
        <w:instrText xml:space="preserve"> ADDIN EN.CITE </w:instrText>
      </w:r>
      <w:r w:rsidR="00791478">
        <w:fldChar w:fldCharType="begin">
          <w:fldData xml:space="preserve">PEVuZE5vdGU+PENpdGU+PEF1dGhvcj5NZWV1c2VuPC9BdXRob3I+PFllYXI+MjAxMjwvWWVhcj48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</w:fldData>
        </w:fldChar>
      </w:r>
      <w:r w:rsidR="00791478">
        <w:instrText xml:space="preserve"> ADDIN EN.CITE.DATA </w:instrText>
      </w:r>
      <w:r w:rsidR="00791478">
        <w:fldChar w:fldCharType="end"/>
      </w:r>
      <w:r w:rsidR="00833628">
        <w:fldChar w:fldCharType="separate"/>
      </w:r>
      <w:r w:rsidR="00791478">
        <w:rPr>
          <w:noProof/>
        </w:rPr>
        <w:t>[</w:t>
      </w:r>
      <w:hyperlink w:anchor="_ENREF_41" w:tooltip="Meeusen, 2012 #1664" w:history="1">
        <w:r w:rsidR="00791478">
          <w:rPr>
            <w:noProof/>
          </w:rPr>
          <w:t>41</w:t>
        </w:r>
      </w:hyperlink>
      <w:r w:rsidR="00791478">
        <w:rPr>
          <w:noProof/>
        </w:rPr>
        <w:t>]</w:t>
      </w:r>
      <w:r w:rsidR="00833628">
        <w:fldChar w:fldCharType="end"/>
      </w:r>
      <w:r w:rsidR="00621B4E">
        <w:t>. Although this patient had the highest concen</w:t>
      </w:r>
      <w:r w:rsidR="00762FCF">
        <w:t xml:space="preserve">tration of </w:t>
      </w:r>
      <w:r>
        <w:t xml:space="preserve">anti </w:t>
      </w:r>
      <w:r w:rsidR="00762FCF">
        <w:t>VGKC</w:t>
      </w:r>
      <w:r>
        <w:t>-complex</w:t>
      </w:r>
      <w:r w:rsidR="00762FCF">
        <w:t xml:space="preserve"> antibodies (CASPAR negative in this case) </w:t>
      </w:r>
      <w:r w:rsidR="00621B4E">
        <w:t xml:space="preserve">amongst a group of </w:t>
      </w:r>
      <w:r w:rsidR="00833628">
        <w:t xml:space="preserve">similarly </w:t>
      </w:r>
      <w:r w:rsidR="00636B90">
        <w:t xml:space="preserve">exposed </w:t>
      </w:r>
      <w:r w:rsidR="00621B4E">
        <w:t>patients</w:t>
      </w:r>
      <w:r w:rsidR="00A31331">
        <w:t xml:space="preserve"> presenting with sensory </w:t>
      </w:r>
      <w:proofErr w:type="spellStart"/>
      <w:r w:rsidR="00A31331">
        <w:t>polyradiculopathy</w:t>
      </w:r>
      <w:proofErr w:type="spellEnd"/>
      <w:r w:rsidR="001B0CDA">
        <w:t xml:space="preserve">, </w:t>
      </w:r>
      <w:r w:rsidR="00D7615C">
        <w:t xml:space="preserve">strikingly </w:t>
      </w:r>
      <w:r w:rsidR="00621B4E">
        <w:t xml:space="preserve">her presentation was characterized by </w:t>
      </w:r>
      <w:r w:rsidR="00636B90">
        <w:t>only</w:t>
      </w:r>
      <w:r w:rsidR="00621B4E">
        <w:t xml:space="preserve"> few ‘hard’ neurological signs</w:t>
      </w:r>
      <w:r w:rsidR="00D7615C">
        <w:t>. Her lea</w:t>
      </w:r>
      <w:r w:rsidR="00621B4E">
        <w:t xml:space="preserve">d symptom was severe neuropathic pain, which </w:t>
      </w:r>
      <w:r w:rsidR="00762FCF">
        <w:t>initially affected</w:t>
      </w:r>
      <w:r w:rsidR="00621B4E">
        <w:t xml:space="preserve"> the lower extremities, but later spread to involve </w:t>
      </w:r>
      <w:r w:rsidR="00DA5CAC">
        <w:t xml:space="preserve">both </w:t>
      </w:r>
      <w:r w:rsidR="007034F0">
        <w:t>trunk</w:t>
      </w:r>
      <w:r w:rsidR="00DA5CAC">
        <w:t>,</w:t>
      </w:r>
      <w:r w:rsidR="00762FCF">
        <w:t xml:space="preserve"> and upper extremities</w:t>
      </w:r>
      <w:r w:rsidR="00833628">
        <w:t>. Weekly high-</w:t>
      </w:r>
      <w:r w:rsidR="00636B90">
        <w:t>dose</w:t>
      </w:r>
      <w:r w:rsidR="00A25A58">
        <w:t xml:space="preserve"> intravenous immunoglobulin</w:t>
      </w:r>
      <w:r w:rsidR="007034F0">
        <w:t xml:space="preserve"> treatment </w:t>
      </w:r>
      <w:r w:rsidR="00D7615C">
        <w:t xml:space="preserve">initially </w:t>
      </w:r>
      <w:r w:rsidR="007034F0">
        <w:t xml:space="preserve">resulted in </w:t>
      </w:r>
      <w:r w:rsidR="00920EFE">
        <w:t>excellent</w:t>
      </w:r>
      <w:r w:rsidR="00D7615C">
        <w:t xml:space="preserve"> </w:t>
      </w:r>
      <w:r w:rsidR="007034F0">
        <w:t xml:space="preserve">pain reduction, </w:t>
      </w:r>
      <w:r w:rsidR="00A25A58">
        <w:t>yet</w:t>
      </w:r>
      <w:r w:rsidR="00D7615C">
        <w:t xml:space="preserve"> </w:t>
      </w:r>
      <w:r w:rsidR="00A25A58">
        <w:t>therapy-</w:t>
      </w:r>
      <w:r w:rsidR="00D7615C">
        <w:t xml:space="preserve">cessation caused </w:t>
      </w:r>
      <w:r w:rsidR="00A25A58">
        <w:t>her</w:t>
      </w:r>
      <w:r w:rsidR="00D7615C">
        <w:t xml:space="preserve"> pain to </w:t>
      </w:r>
      <w:r w:rsidR="007D4C70">
        <w:t>return</w:t>
      </w:r>
      <w:r w:rsidR="00D7615C">
        <w:t xml:space="preserve"> each time; </w:t>
      </w:r>
      <w:r w:rsidR="007034F0">
        <w:t xml:space="preserve">later </w:t>
      </w:r>
      <w:r w:rsidR="00A25A58">
        <w:t>the patient</w:t>
      </w:r>
      <w:r w:rsidR="00D7615C">
        <w:t xml:space="preserve"> </w:t>
      </w:r>
      <w:r w:rsidR="007034F0">
        <w:t xml:space="preserve">stabilized on methotrexate </w:t>
      </w:r>
      <w:r w:rsidR="007D4C70">
        <w:t xml:space="preserve">and </w:t>
      </w:r>
      <w:r>
        <w:t>bi-weekly high-dose intravenous immunoglobulin</w:t>
      </w:r>
      <w:r w:rsidR="007034F0">
        <w:t xml:space="preserve"> treatment. </w:t>
      </w:r>
    </w:p>
    <w:p w14:paraId="43863EC6" w14:textId="1CB4F6B3" w:rsidR="000C3113" w:rsidRDefault="005137A3" w:rsidP="00894058">
      <w:r>
        <w:t>Klein and colleagues,</w:t>
      </w:r>
      <w:r w:rsidR="008428E3">
        <w:t xml:space="preserve"> </w:t>
      </w:r>
      <w:r w:rsidR="00D7615C">
        <w:t xml:space="preserve">from the same </w:t>
      </w:r>
      <w:r w:rsidR="00E22403">
        <w:t>author-</w:t>
      </w:r>
      <w:r w:rsidR="00D7615C">
        <w:t xml:space="preserve">group, </w:t>
      </w:r>
      <w:r w:rsidR="008428E3">
        <w:t xml:space="preserve">at </w:t>
      </w:r>
      <w:r>
        <w:t>the Mayo clinic</w:t>
      </w:r>
      <w:r w:rsidR="00BB59ED">
        <w:t xml:space="preserve"> </w:t>
      </w:r>
      <w:r w:rsidR="00C7285E" w:rsidRPr="00C7285E">
        <w:t>subsequently</w:t>
      </w:r>
      <w:r w:rsidR="003571D4">
        <w:t xml:space="preserve"> </w:t>
      </w:r>
      <w:r w:rsidR="00920EFE">
        <w:t>reviewed the notes from</w:t>
      </w:r>
      <w:r w:rsidR="00BC3193">
        <w:t xml:space="preserve"> </w:t>
      </w:r>
      <w:r w:rsidR="007255D0">
        <w:t xml:space="preserve">316 patients </w:t>
      </w:r>
      <w:r w:rsidR="00BE449B">
        <w:t xml:space="preserve">referred </w:t>
      </w:r>
      <w:r w:rsidR="00DD09DB">
        <w:t xml:space="preserve">with various neurological </w:t>
      </w:r>
      <w:r w:rsidR="00984C4C">
        <w:t>complaints</w:t>
      </w:r>
      <w:r w:rsidR="00C7285E">
        <w:t xml:space="preserve"> and neurologically examined at that center, who were</w:t>
      </w:r>
      <w:r w:rsidR="0024006C">
        <w:t xml:space="preserve"> VGKC-complex immunoglobulin G</w:t>
      </w:r>
      <w:r w:rsidR="00E858BB">
        <w:t xml:space="preserve"> positive. The group was a sub-group of a larger group of patients, whose serum had tested VGKC-complex positive over two years at this </w:t>
      </w:r>
      <w:proofErr w:type="spellStart"/>
      <w:r w:rsidR="00E858BB">
        <w:t>centre’s</w:t>
      </w:r>
      <w:proofErr w:type="spellEnd"/>
      <w:r w:rsidR="00E858BB">
        <w:t xml:space="preserve"> supra-regional reference laboratory;</w:t>
      </w:r>
      <w:r w:rsidR="00F27DF4">
        <w:t xml:space="preserve"> i.e. this group</w:t>
      </w:r>
      <w:r w:rsidR="00E858BB">
        <w:t xml:space="preserve"> of 316</w:t>
      </w:r>
      <w:r w:rsidR="00F27DF4">
        <w:t xml:space="preserve"> included patients with diagnosed neurological disease, but also other patients </w:t>
      </w:r>
      <w:r w:rsidR="00E858BB">
        <w:t>who had no</w:t>
      </w:r>
      <w:r w:rsidR="00F27DF4">
        <w:t xml:space="preserve"> neurological signs on examination. </w:t>
      </w:r>
      <w:r w:rsidR="00DD09DB">
        <w:t xml:space="preserve">Disease controls were </w:t>
      </w:r>
      <w:r w:rsidR="00894058">
        <w:t>patients with other an</w:t>
      </w:r>
      <w:r w:rsidR="001C6B5C">
        <w:t xml:space="preserve">ti-neuronal autoantibodies </w:t>
      </w:r>
      <w:r w:rsidR="00AD0DB4">
        <w:fldChar w:fldCharType="begin">
          <w:fldData xml:space="preserve">PEVuZE5vdGU+PENpdGU+PEF1dGhvcj5LbGVpbjwvQXV0aG9yPjxZZWFyPjIwMTI8L1llYXI+PFJl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</w:fldData>
        </w:fldChar>
      </w:r>
      <w:r w:rsidR="00791478">
        <w:instrText xml:space="preserve"> ADDIN EN.CITE </w:instrText>
      </w:r>
      <w:r w:rsidR="00791478">
        <w:fldChar w:fldCharType="begin">
          <w:fldData xml:space="preserve">PEVuZE5vdGU+PENpdGU+PEF1dGhvcj5LbGVpbjwvQXV0aG9yPjxZZWFyPjIwMTI8L1llYXI+PFJl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</w:fldData>
        </w:fldChar>
      </w:r>
      <w:r w:rsidR="00791478">
        <w:instrText xml:space="preserve"> ADDIN EN.CITE.DATA </w:instrText>
      </w:r>
      <w:r w:rsidR="00791478">
        <w:fldChar w:fldCharType="end"/>
      </w:r>
      <w:r w:rsidR="00AD0DB4">
        <w:fldChar w:fldCharType="separate"/>
      </w:r>
      <w:r w:rsidR="00791478">
        <w:rPr>
          <w:noProof/>
        </w:rPr>
        <w:t>[</w:t>
      </w:r>
      <w:hyperlink w:anchor="_ENREF_42" w:tooltip="Klein, 2012 #1627" w:history="1">
        <w:r w:rsidR="00791478">
          <w:rPr>
            <w:noProof/>
          </w:rPr>
          <w:t>42</w:t>
        </w:r>
      </w:hyperlink>
      <w:r w:rsidR="00791478">
        <w:rPr>
          <w:noProof/>
        </w:rPr>
        <w:t>]</w:t>
      </w:r>
      <w:r w:rsidR="00AD0DB4">
        <w:fldChar w:fldCharType="end"/>
      </w:r>
      <w:r w:rsidR="00894058">
        <w:t>.</w:t>
      </w:r>
      <w:r w:rsidR="00312F05">
        <w:t xml:space="preserve"> </w:t>
      </w:r>
      <w:proofErr w:type="spellStart"/>
      <w:r w:rsidR="00105386">
        <w:t>Multivariant</w:t>
      </w:r>
      <w:proofErr w:type="spellEnd"/>
      <w:r w:rsidR="00105386">
        <w:t xml:space="preserve"> analysis showed that positive VGKC-complex </w:t>
      </w:r>
      <w:r w:rsidR="0051373B">
        <w:t>Immunoglobulin G</w:t>
      </w:r>
      <w:r w:rsidR="00105386">
        <w:t xml:space="preserve"> status</w:t>
      </w:r>
      <w:r w:rsidR="00081F35">
        <w:t>, and specifically CASPAR2-IgG</w:t>
      </w:r>
      <w:r w:rsidR="000174DA">
        <w:t xml:space="preserve"> </w:t>
      </w:r>
      <w:proofErr w:type="spellStart"/>
      <w:r w:rsidR="00460CFB">
        <w:t>sero</w:t>
      </w:r>
      <w:proofErr w:type="spellEnd"/>
      <w:r w:rsidR="00460CFB">
        <w:t>-</w:t>
      </w:r>
      <w:r w:rsidR="000174DA">
        <w:t xml:space="preserve">positivity </w:t>
      </w:r>
      <w:r w:rsidR="00105386">
        <w:t>correlated significant</w:t>
      </w:r>
      <w:r w:rsidR="00E22403">
        <w:t>ly</w:t>
      </w:r>
      <w:r w:rsidR="00105386">
        <w:t xml:space="preserve"> with </w:t>
      </w:r>
      <w:r w:rsidR="00081F35">
        <w:t>pain</w:t>
      </w:r>
      <w:r w:rsidR="004056CE">
        <w:t xml:space="preserve"> prevalence</w:t>
      </w:r>
      <w:r w:rsidR="00081F35">
        <w:t xml:space="preserve">. </w:t>
      </w:r>
      <w:r w:rsidR="00E858BB">
        <w:t>In patients who complained about pain (n=159), e</w:t>
      </w:r>
      <w:r w:rsidR="00F82DB1">
        <w:t xml:space="preserve">xtremities were most commonly affected, </w:t>
      </w:r>
      <w:r w:rsidR="000C3113">
        <w:t xml:space="preserve">and </w:t>
      </w:r>
      <w:r w:rsidR="00F82DB1">
        <w:t xml:space="preserve">a third </w:t>
      </w:r>
      <w:r w:rsidR="00920EFE">
        <w:t>had total body pain</w:t>
      </w:r>
      <w:r w:rsidR="000C3113">
        <w:t>. Of note, prior to referral p</w:t>
      </w:r>
      <w:r w:rsidR="00E22403">
        <w:t xml:space="preserve">ain had been diagnosed as </w:t>
      </w:r>
      <w:r w:rsidR="005D6F71">
        <w:t>‘</w:t>
      </w:r>
      <w:r w:rsidR="00E22403">
        <w:t>psychogenic</w:t>
      </w:r>
      <w:r w:rsidR="005D6F71">
        <w:t>’</w:t>
      </w:r>
      <w:r w:rsidR="00E22403">
        <w:t xml:space="preserve"> in 13%</w:t>
      </w:r>
      <w:r w:rsidR="000C3113">
        <w:t xml:space="preserve"> of these 159</w:t>
      </w:r>
      <w:r w:rsidR="00A25A58">
        <w:t xml:space="preserve"> </w:t>
      </w:r>
      <w:r w:rsidR="000C3113">
        <w:t>patients</w:t>
      </w:r>
      <w:r w:rsidR="00E22403">
        <w:t xml:space="preserve">. </w:t>
      </w:r>
      <w:r w:rsidR="000C3113">
        <w:t xml:space="preserve">Pain had been the first presenting symptom in almost all of these patients, and 45 of the patients (28%) had pain as their sole complaint at presentation. </w:t>
      </w:r>
      <w:r w:rsidR="004056CE">
        <w:t>The</w:t>
      </w:r>
      <w:r w:rsidR="00753B1F">
        <w:t xml:space="preserve"> </w:t>
      </w:r>
      <w:r w:rsidR="007174B7">
        <w:t>findings provide preliminary support for</w:t>
      </w:r>
      <w:r w:rsidR="00081F35">
        <w:t xml:space="preserve"> the </w:t>
      </w:r>
      <w:r w:rsidR="00BC1129">
        <w:t>proposition</w:t>
      </w:r>
      <w:r w:rsidR="00936BAD">
        <w:t>,</w:t>
      </w:r>
      <w:r w:rsidR="00BB59ED">
        <w:t xml:space="preserve"> that </w:t>
      </w:r>
      <w:r w:rsidR="00460CFB">
        <w:t xml:space="preserve">anti </w:t>
      </w:r>
      <w:r w:rsidR="00E22403">
        <w:t>VGKC-</w:t>
      </w:r>
      <w:r w:rsidR="00460CFB">
        <w:t xml:space="preserve">complex </w:t>
      </w:r>
      <w:r w:rsidR="00E22403">
        <w:t xml:space="preserve">autoimmunity, and particularly </w:t>
      </w:r>
      <w:r w:rsidR="0051373B">
        <w:t xml:space="preserve">anti </w:t>
      </w:r>
      <w:r w:rsidR="00BB59ED">
        <w:t>CASPAR2-autoimmunity may be</w:t>
      </w:r>
      <w:r w:rsidR="00081F35">
        <w:t xml:space="preserve"> </w:t>
      </w:r>
      <w:r w:rsidR="007174B7">
        <w:t>a cause of</w:t>
      </w:r>
      <w:r w:rsidR="00081F35">
        <w:t xml:space="preserve"> chronic pain</w:t>
      </w:r>
      <w:r w:rsidR="00AE29B3">
        <w:t>.</w:t>
      </w:r>
      <w:r w:rsidR="000174DA">
        <w:t xml:space="preserve"> </w:t>
      </w:r>
      <w:r w:rsidR="00201666">
        <w:t>Unlike in the abattoir workers, markers of a systemic inflammatory response were not reported in this group</w:t>
      </w:r>
      <w:r w:rsidR="000C3113">
        <w:t xml:space="preserve"> of 316 patients</w:t>
      </w:r>
      <w:r w:rsidR="00201666">
        <w:t xml:space="preserve">. </w:t>
      </w:r>
      <w:r w:rsidR="004543A5">
        <w:t xml:space="preserve">Of note, </w:t>
      </w:r>
      <w:r w:rsidR="004821C5">
        <w:t xml:space="preserve">when </w:t>
      </w:r>
      <w:r w:rsidR="00100FE4">
        <w:t>we tested our</w:t>
      </w:r>
      <w:r w:rsidR="004821C5">
        <w:t xml:space="preserve"> </w:t>
      </w:r>
      <w:r w:rsidR="0030380F">
        <w:t>patients</w:t>
      </w:r>
      <w:r w:rsidR="004543A5">
        <w:t xml:space="preserve"> with longstanding complex regional pain syndrome for VGKC-complex autoantibodies</w:t>
      </w:r>
      <w:r w:rsidR="0030380F">
        <w:t xml:space="preserve"> we obtained consistently negative results</w:t>
      </w:r>
      <w:r w:rsidR="004543A5">
        <w:t xml:space="preserve"> (Goebel and Vinc</w:t>
      </w:r>
      <w:r w:rsidR="00100FE4">
        <w:t>ent, unpublished observations); there were also no patients with complex regional pain syndrome amongst those 316 patients reported by the Mayo group.</w:t>
      </w:r>
      <w:r w:rsidR="0030380F">
        <w:t xml:space="preserve"> </w:t>
      </w:r>
    </w:p>
    <w:p w14:paraId="19C334B7" w14:textId="0C3E093B" w:rsidR="00E22403" w:rsidRDefault="00C04C79" w:rsidP="00894058">
      <w:r>
        <w:t>Pain</w:t>
      </w:r>
      <w:r w:rsidR="004543A5">
        <w:t xml:space="preserve"> in VGKC-complex autoa</w:t>
      </w:r>
      <w:r w:rsidR="0051373B">
        <w:t xml:space="preserve">ntibody-associated conditions </w:t>
      </w:r>
      <w:r w:rsidR="00100FE4">
        <w:t>should perhaps</w:t>
      </w:r>
      <w:r w:rsidR="004543A5">
        <w:t xml:space="preserve"> be transferable via passive transfer, but </w:t>
      </w:r>
      <w:r w:rsidR="0024006C">
        <w:t>to</w:t>
      </w:r>
      <w:r w:rsidR="00460CFB">
        <w:t xml:space="preserve"> date </w:t>
      </w:r>
      <w:r w:rsidR="004543A5">
        <w:t xml:space="preserve">no behavioral </w:t>
      </w:r>
      <w:r w:rsidR="00460CFB">
        <w:t>data have been published</w:t>
      </w:r>
      <w:r w:rsidR="004543A5">
        <w:t xml:space="preserve">. </w:t>
      </w:r>
    </w:p>
    <w:p w14:paraId="70638D21" w14:textId="1376C0F0" w:rsidR="00E90FDB" w:rsidRDefault="00996CA8" w:rsidP="00894058">
      <w:r>
        <w:t>Klein et al. treated their</w:t>
      </w:r>
      <w:r w:rsidR="00846AF1">
        <w:t xml:space="preserve"> </w:t>
      </w:r>
      <w:r>
        <w:t xml:space="preserve">VGKC-complex seropositive </w:t>
      </w:r>
      <w:r w:rsidR="00846AF1">
        <w:t>patients</w:t>
      </w:r>
      <w:r w:rsidR="00460CFB">
        <w:t>,</w:t>
      </w:r>
      <w:r w:rsidR="00846AF1">
        <w:t xml:space="preserve"> </w:t>
      </w:r>
      <w:r w:rsidR="00460CFB">
        <w:t xml:space="preserve">including cases ‘only’ presenting with pain, </w:t>
      </w:r>
      <w:r w:rsidR="00936BAD">
        <w:t>with</w:t>
      </w:r>
      <w:r>
        <w:t xml:space="preserve"> various </w:t>
      </w:r>
      <w:r w:rsidR="00460CFB">
        <w:t xml:space="preserve">immune modulation </w:t>
      </w:r>
      <w:r w:rsidR="00C04C79">
        <w:t>therapies,</w:t>
      </w:r>
      <w:r w:rsidR="005137A3">
        <w:t xml:space="preserve"> </w:t>
      </w:r>
      <w:r w:rsidR="00936BAD">
        <w:t xml:space="preserve">and </w:t>
      </w:r>
      <w:r w:rsidR="003157CF">
        <w:t xml:space="preserve">they </w:t>
      </w:r>
      <w:r>
        <w:t>noted</w:t>
      </w:r>
      <w:r w:rsidR="00936BAD">
        <w:t xml:space="preserve"> pain improvements in a majority</w:t>
      </w:r>
      <w:r w:rsidR="00846AF1">
        <w:t xml:space="preserve">. </w:t>
      </w:r>
      <w:r>
        <w:t xml:space="preserve">Prospective studies are required to </w:t>
      </w:r>
      <w:r w:rsidR="0030380F">
        <w:t>enable</w:t>
      </w:r>
      <w:r w:rsidR="005137A3">
        <w:t xml:space="preserve"> clinicians to rationalize </w:t>
      </w:r>
      <w:r w:rsidR="0051373B">
        <w:t xml:space="preserve">both serum-testing for anti VGKC-autoantibodies, and immune modulation treatment </w:t>
      </w:r>
      <w:r w:rsidR="005137A3">
        <w:t xml:space="preserve">for </w:t>
      </w:r>
      <w:r w:rsidR="00C04C79">
        <w:t>seropositive patients complaining predominantly about pain;</w:t>
      </w:r>
      <w:r w:rsidR="005137A3">
        <w:t xml:space="preserve"> </w:t>
      </w:r>
      <w:r w:rsidR="007D7E32">
        <w:t>the designs of any such studies</w:t>
      </w:r>
      <w:r w:rsidR="005137A3">
        <w:t xml:space="preserve"> will need to take into accoun</w:t>
      </w:r>
      <w:r w:rsidR="00C04C79">
        <w:t>t that such presentations are likely to be very rare</w:t>
      </w:r>
      <w:r w:rsidR="005137A3">
        <w:t xml:space="preserve"> </w:t>
      </w:r>
      <w:r w:rsidR="007D7E32">
        <w:fldChar w:fldCharType="begin">
          <w:fldData xml:space="preserve">PEVuZE5vdGU+PENpdGU+PEF1dGhvcj5HZXdhbmR0ZXI8L0F1dGhvcj48WWVhcj4yMDE0PC9ZZWFy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</w:fldData>
        </w:fldChar>
      </w:r>
      <w:r w:rsidR="00791478">
        <w:instrText xml:space="preserve"> ADDIN EN.CITE </w:instrText>
      </w:r>
      <w:r w:rsidR="00791478">
        <w:fldChar w:fldCharType="begin">
          <w:fldData xml:space="preserve">PEVuZE5vdGU+PENpdGU+PEF1dGhvcj5HZXdhbmR0ZXI8L0F1dGhvcj48WWVhcj4yMDE0PC9ZZWFy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</w:fldData>
        </w:fldChar>
      </w:r>
      <w:r w:rsidR="00791478">
        <w:instrText xml:space="preserve"> ADDIN EN.CITE.DATA </w:instrText>
      </w:r>
      <w:r w:rsidR="00791478">
        <w:fldChar w:fldCharType="end"/>
      </w:r>
      <w:r w:rsidR="007D7E32">
        <w:fldChar w:fldCharType="separate"/>
      </w:r>
      <w:r w:rsidR="00791478">
        <w:rPr>
          <w:noProof/>
        </w:rPr>
        <w:t>[</w:t>
      </w:r>
      <w:hyperlink w:anchor="_ENREF_43" w:tooltip="Gewandter, 2014 #1676" w:history="1">
        <w:r w:rsidR="00791478">
          <w:rPr>
            <w:noProof/>
          </w:rPr>
          <w:t>43</w:t>
        </w:r>
      </w:hyperlink>
      <w:r w:rsidR="00791478">
        <w:rPr>
          <w:noProof/>
        </w:rPr>
        <w:t>]</w:t>
      </w:r>
      <w:r w:rsidR="007D7E32">
        <w:fldChar w:fldCharType="end"/>
      </w:r>
      <w:r w:rsidR="005137A3">
        <w:t xml:space="preserve">. </w:t>
      </w:r>
    </w:p>
    <w:p w14:paraId="756A0064" w14:textId="77777777" w:rsidR="00846AF1" w:rsidRDefault="00846AF1" w:rsidP="00894058"/>
    <w:p w14:paraId="4BE568A8" w14:textId="77777777" w:rsidR="00DC0746" w:rsidRDefault="00DC0746" w:rsidP="00894058"/>
    <w:p w14:paraId="3AECDE4E" w14:textId="77777777" w:rsidR="00DC0746" w:rsidRDefault="00DC0746" w:rsidP="00894058"/>
    <w:p w14:paraId="2C19380B" w14:textId="77777777" w:rsidR="00DC0746" w:rsidRDefault="00DC0746" w:rsidP="00894058"/>
    <w:p w14:paraId="5F6F9284" w14:textId="77777777" w:rsidR="00894058" w:rsidRDefault="00894058" w:rsidP="00894058"/>
    <w:p w14:paraId="362A2BB7" w14:textId="5B7E0FCA" w:rsidR="00E90FDB" w:rsidRPr="00AB1D61" w:rsidRDefault="00AB1D61" w:rsidP="009A12D3">
      <w:pPr>
        <w:rPr>
          <w:i/>
          <w:u w:val="single"/>
        </w:rPr>
      </w:pPr>
      <w:r w:rsidRPr="00AB1D61">
        <w:rPr>
          <w:i/>
          <w:u w:val="single"/>
        </w:rPr>
        <w:t xml:space="preserve">2.3 </w:t>
      </w:r>
      <w:r w:rsidR="00E90FDB" w:rsidRPr="00AB1D61">
        <w:rPr>
          <w:i/>
          <w:u w:val="single"/>
        </w:rPr>
        <w:t>Chronic Fatigue</w:t>
      </w:r>
      <w:r w:rsidR="008D7A6B" w:rsidRPr="00AB1D61">
        <w:rPr>
          <w:i/>
          <w:u w:val="single"/>
        </w:rPr>
        <w:t xml:space="preserve"> Syndrome</w:t>
      </w:r>
    </w:p>
    <w:p w14:paraId="15A3FC27" w14:textId="77777777" w:rsidR="00C54E66" w:rsidRDefault="00C54E66" w:rsidP="009A12D3"/>
    <w:p w14:paraId="75C9788C" w14:textId="60273364" w:rsidR="00CC73D2" w:rsidRDefault="00111922" w:rsidP="009A12D3">
      <w:r>
        <w:t xml:space="preserve">Much less is known about </w:t>
      </w:r>
      <w:r w:rsidR="008D7A6B">
        <w:t>a</w:t>
      </w:r>
      <w:r>
        <w:t xml:space="preserve"> possible autoantibody contribution in this condition, </w:t>
      </w:r>
      <w:r w:rsidR="003157CF">
        <w:t>as</w:t>
      </w:r>
      <w:r>
        <w:t xml:space="preserve"> compared with the other two di</w:t>
      </w:r>
      <w:r w:rsidR="008D7A6B">
        <w:t>s</w:t>
      </w:r>
      <w:r>
        <w:t>cussed clinical</w:t>
      </w:r>
      <w:r w:rsidRPr="007D7E32">
        <w:t xml:space="preserve"> syndromes</w:t>
      </w:r>
      <w:r>
        <w:t xml:space="preserve">. </w:t>
      </w:r>
      <w:r w:rsidR="007D582A">
        <w:t>R</w:t>
      </w:r>
      <w:r>
        <w:t xml:space="preserve">ecent laboratory and clinical results </w:t>
      </w:r>
      <w:r w:rsidR="008D7A6B">
        <w:t xml:space="preserve">have provided a signal indicating that this </w:t>
      </w:r>
      <w:r w:rsidR="00A67F08">
        <w:t xml:space="preserve">topic </w:t>
      </w:r>
      <w:r w:rsidR="008D7A6B">
        <w:t>should be further investigated</w:t>
      </w:r>
      <w:r>
        <w:t xml:space="preserve">. </w:t>
      </w:r>
      <w:r w:rsidR="00CC73D2">
        <w:t>Chronic fatigue syndrome</w:t>
      </w:r>
      <w:r w:rsidR="007D7E32">
        <w:t xml:space="preserve"> (CFS)</w:t>
      </w:r>
      <w:r w:rsidR="00CC73D2">
        <w:t xml:space="preserve"> is commonly defined as severe fatigu</w:t>
      </w:r>
      <w:r w:rsidR="009A16C3">
        <w:t xml:space="preserve">e lasting longer than 6 months, </w:t>
      </w:r>
      <w:r w:rsidR="00CC73D2">
        <w:t xml:space="preserve">associated with </w:t>
      </w:r>
      <w:r w:rsidR="007F2A88">
        <w:t xml:space="preserve">at least </w:t>
      </w:r>
      <w:r w:rsidR="00CC73D2">
        <w:t xml:space="preserve">four out of </w:t>
      </w:r>
      <w:r w:rsidR="002E1931">
        <w:t>eight</w:t>
      </w:r>
      <w:r w:rsidR="00CC73D2">
        <w:t xml:space="preserve"> po</w:t>
      </w:r>
      <w:r w:rsidR="00DB74E8">
        <w:t>ssible additional symptoms</w:t>
      </w:r>
      <w:r w:rsidR="009F40E8">
        <w:t xml:space="preserve"> (Fukuda criteria</w:t>
      </w:r>
      <w:r w:rsidR="00DB74E8">
        <w:t xml:space="preserve"> </w:t>
      </w:r>
      <w:r w:rsidR="00B608A0">
        <w:fldChar w:fldCharType="begin"/>
      </w:r>
      <w:r w:rsidR="00791478">
        <w:instrText xml:space="preserve"> ADDIN EN.CITE &lt;EndNote&gt;&lt;Cite&gt;&lt;Author&gt;Fukuda&lt;/Author&gt;&lt;Year&gt;1994&lt;/Year&gt;&lt;RecNum&gt;1643&lt;/RecNum&gt;&lt;DisplayText&gt;[44]&lt;/DisplayText&gt;&lt;record&gt;&lt;rec-number&gt;1643&lt;/rec-number&gt;&lt;foreign-keys&gt;&lt;key app="EN" db-id="rpdfwxw2q9v0a7esvvj5pd2gwd0rfp2a2zt5"&gt;1643&lt;/key&gt;&lt;/foreign-keys&gt;&lt;ref-type name="Journal Article"&gt;17&lt;/ref-type&gt;&lt;contributors&gt;&lt;authors&gt;&lt;author&gt;Fukuda, K.&lt;/author&gt;&lt;author&gt;Straus, S. E.&lt;/author&gt;&lt;author&gt;Hickie, I.&lt;/author&gt;&lt;author&gt;Sharpe, M. C.&lt;/author&gt;&lt;author&gt;Dobbins, J. G.&lt;/author&gt;&lt;author&gt;Komaroff, A.&lt;/author&gt;&lt;/authors&gt;&lt;/contributors&gt;&lt;auth-address&gt;Division of Viral and Rickettsial Diseases, National Center for Infectious Diseases, Centers for Disease Control and Prevention, Atlanta, GA 30333.&lt;/auth-address&gt;&lt;titles&gt;&lt;title&gt;The chronic fatigue syndrome: a comprehensive approach to its definition and study. International Chronic Fatigue Syndrome Study Group&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953-9&lt;/pages&gt;&lt;volume&gt;121&lt;/volume&gt;&lt;number&gt;12&lt;/number&gt;&lt;edition&gt;1994/12/15&lt;/edition&gt;&lt;keywords&gt;&lt;keyword&gt;Fatigue Syndrome, Chronic/*classification/*diagnosis/etiology&lt;/keyword&gt;&lt;keyword&gt;Humans&lt;/keyword&gt;&lt;keyword&gt;Research&lt;/keyword&gt;&lt;/keywords&gt;&lt;dates&gt;&lt;year&gt;1994&lt;/year&gt;&lt;pub-dates&gt;&lt;date&gt;Dec 15&lt;/date&gt;&lt;/pub-dates&gt;&lt;/dates&gt;&lt;isbn&gt;0003-4819 (Print)&amp;#xD;0003-4819 (Linking)&lt;/isbn&gt;&lt;accession-num&gt;7978722&lt;/accession-num&gt;&lt;work-type&gt;Guideline&amp;#xD;Practice Guideline&lt;/work-type&gt;&lt;urls&gt;&lt;related-urls&gt;&lt;url&gt;http://www.ncbi.nlm.nih.gov/pubmed/7978722&lt;/url&gt;&lt;/related-urls&gt;&lt;/urls&gt;&lt;language&gt;eng&lt;/language&gt;&lt;/record&gt;&lt;/Cite&gt;&lt;/EndNote&gt;</w:instrText>
      </w:r>
      <w:r w:rsidR="00B608A0">
        <w:fldChar w:fldCharType="separate"/>
      </w:r>
      <w:r w:rsidR="00791478">
        <w:rPr>
          <w:noProof/>
        </w:rPr>
        <w:t>[</w:t>
      </w:r>
      <w:hyperlink w:anchor="_ENREF_44" w:tooltip="Fukuda, 1994 #1643" w:history="1">
        <w:r w:rsidR="00791478">
          <w:rPr>
            <w:noProof/>
          </w:rPr>
          <w:t>44</w:t>
        </w:r>
      </w:hyperlink>
      <w:r w:rsidR="00791478">
        <w:rPr>
          <w:noProof/>
        </w:rPr>
        <w:t>]</w:t>
      </w:r>
      <w:r w:rsidR="00B608A0">
        <w:fldChar w:fldCharType="end"/>
      </w:r>
      <w:r w:rsidR="009F40E8">
        <w:t>)</w:t>
      </w:r>
      <w:r w:rsidR="00CC73D2">
        <w:t xml:space="preserve">. </w:t>
      </w:r>
      <w:r w:rsidR="007F2A88">
        <w:t>Of</w:t>
      </w:r>
      <w:r w:rsidR="002E1931">
        <w:t xml:space="preserve"> these eight </w:t>
      </w:r>
      <w:r w:rsidR="009F40E8">
        <w:t>symptoms</w:t>
      </w:r>
      <w:r w:rsidR="007F2A88">
        <w:t>, four</w:t>
      </w:r>
      <w:r w:rsidR="009F40E8">
        <w:t xml:space="preserve"> </w:t>
      </w:r>
      <w:r w:rsidR="002E1931">
        <w:t>are painful: new headaches, multiple joint pains,</w:t>
      </w:r>
      <w:r w:rsidR="009F40E8">
        <w:t xml:space="preserve"> muscle pain, </w:t>
      </w:r>
      <w:r w:rsidR="0051373B">
        <w:t xml:space="preserve">and </w:t>
      </w:r>
      <w:r w:rsidR="009F40E8">
        <w:t xml:space="preserve">tender </w:t>
      </w:r>
      <w:proofErr w:type="spellStart"/>
      <w:r w:rsidR="009F40E8">
        <w:t>lymphnodes</w:t>
      </w:r>
      <w:proofErr w:type="spellEnd"/>
      <w:r w:rsidR="000B412E">
        <w:t xml:space="preserve">. </w:t>
      </w:r>
      <w:r w:rsidR="002B788F">
        <w:t>The pain quality</w:t>
      </w:r>
      <w:r w:rsidR="008D7A6B">
        <w:t xml:space="preserve"> in CFS</w:t>
      </w:r>
      <w:r w:rsidR="0030380F">
        <w:t xml:space="preserve"> is</w:t>
      </w:r>
      <w:r w:rsidR="008D7A6B">
        <w:t xml:space="preserve"> </w:t>
      </w:r>
      <w:r w:rsidR="002B788F">
        <w:t xml:space="preserve">mostly aching, considered </w:t>
      </w:r>
      <w:r w:rsidR="0052075E">
        <w:t xml:space="preserve">reflective of </w:t>
      </w:r>
      <w:r w:rsidR="008D7A6B">
        <w:t>a muscle-related origin</w:t>
      </w:r>
      <w:r w:rsidR="002B788F">
        <w:t xml:space="preserve">. </w:t>
      </w:r>
      <w:r w:rsidR="00550433">
        <w:t xml:space="preserve">A recent </w:t>
      </w:r>
      <w:r w:rsidR="00A11ADD">
        <w:t>report from a consensus group under the umbrella of</w:t>
      </w:r>
      <w:r w:rsidR="007D7E32">
        <w:t xml:space="preserve"> the Institute of Medicine</w:t>
      </w:r>
      <w:r w:rsidR="00550433">
        <w:t xml:space="preserve"> suggest</w:t>
      </w:r>
      <w:r w:rsidR="009A16C3">
        <w:t>s</w:t>
      </w:r>
      <w:r w:rsidR="00550433">
        <w:t xml:space="preserve"> </w:t>
      </w:r>
      <w:r w:rsidR="00A11ADD">
        <w:t>a new name for the condition, ‘Systemic Exertion Intolerance D</w:t>
      </w:r>
      <w:r w:rsidR="00550433">
        <w:t>isease</w:t>
      </w:r>
      <w:r w:rsidR="009A16C3">
        <w:t>’</w:t>
      </w:r>
      <w:r w:rsidR="00DD5182">
        <w:t>, with pertinent diagnostic features not including pain</w:t>
      </w:r>
      <w:r w:rsidR="00A11ADD">
        <w:t xml:space="preserve"> </w:t>
      </w:r>
      <w:r w:rsidR="00A11ADD">
        <w:fldChar w:fldCharType="begin"/>
      </w:r>
      <w:r w:rsidR="00791478">
        <w:instrText xml:space="preserve"> ADDIN EN.CITE &lt;EndNote&gt;&lt;Cite&gt;&lt;Author&gt;Medicine&lt;/Author&gt;&lt;Year&gt;2015&lt;/Year&gt;&lt;RecNum&gt;1649&lt;/RecNum&gt;&lt;DisplayText&gt;[45]&lt;/DisplayText&gt;&lt;record&gt;&lt;rec-number&gt;1649&lt;/rec-number&gt;&lt;foreign-keys&gt;&lt;key app="EN" db-id="rpdfwxw2q9v0a7esvvj5pd2gwd0rfp2a2zt5"&gt;1649&lt;/key&gt;&lt;/foreign-keys&gt;&lt;ref-type name="Government Document"&gt;46&lt;/ref-type&gt;&lt;contributors&gt;&lt;authors&gt;&lt;author&gt;Institute of Medicine&lt;/author&gt;&lt;/authors&gt;&lt;secondary-authors&gt;&lt;author&gt;Institute of Medicine&lt;/author&gt;&lt;/secondary-authors&gt;&lt;/contributors&gt;&lt;titles&gt;&lt;title&gt;Beyone Myalgic Encephalomyelitis/Chronic Fatigue Syndrome. Redefinind an Illness&lt;/title&gt;&lt;/titles&gt;&lt;dates&gt;&lt;year&gt;2015&lt;/year&gt;&lt;/dates&gt;&lt;pub-location&gt;Washington DC&lt;/pub-location&gt;&lt;publisher&gt;National Academic Press&lt;/publisher&gt;&lt;urls&gt;&lt;/urls&gt;&lt;/record&gt;&lt;/Cite&gt;&lt;/EndNote&gt;</w:instrText>
      </w:r>
      <w:r w:rsidR="00A11ADD">
        <w:fldChar w:fldCharType="separate"/>
      </w:r>
      <w:r w:rsidR="00791478">
        <w:rPr>
          <w:noProof/>
        </w:rPr>
        <w:t>[</w:t>
      </w:r>
      <w:hyperlink w:anchor="_ENREF_45" w:tooltip="Medicine, 2015 #1649" w:history="1">
        <w:r w:rsidR="00791478">
          <w:rPr>
            <w:noProof/>
          </w:rPr>
          <w:t>45</w:t>
        </w:r>
      </w:hyperlink>
      <w:r w:rsidR="00791478">
        <w:rPr>
          <w:noProof/>
        </w:rPr>
        <w:t>]</w:t>
      </w:r>
      <w:r w:rsidR="00A11ADD">
        <w:fldChar w:fldCharType="end"/>
      </w:r>
      <w:r w:rsidR="00DD5182">
        <w:t xml:space="preserve">. </w:t>
      </w:r>
      <w:r w:rsidR="008A371B">
        <w:t>N</w:t>
      </w:r>
      <w:r w:rsidR="00B46C5D">
        <w:t>otwithstanding</w:t>
      </w:r>
      <w:r w:rsidR="008A371B">
        <w:t>,</w:t>
      </w:r>
      <w:r w:rsidR="002A1787">
        <w:t xml:space="preserve"> </w:t>
      </w:r>
      <w:r w:rsidR="009549CC">
        <w:t xml:space="preserve">there is </w:t>
      </w:r>
      <w:r w:rsidR="003157CF">
        <w:t>agreement</w:t>
      </w:r>
      <w:r w:rsidR="0030380F">
        <w:t xml:space="preserve"> that </w:t>
      </w:r>
      <w:r w:rsidR="003157CF">
        <w:t>in addition to fatigue,</w:t>
      </w:r>
      <w:r w:rsidR="00251203">
        <w:t xml:space="preserve"> </w:t>
      </w:r>
      <w:r w:rsidR="00550433">
        <w:t xml:space="preserve">painful </w:t>
      </w:r>
      <w:r w:rsidR="002A1787">
        <w:t>symptoms are</w:t>
      </w:r>
      <w:r w:rsidR="0030380F">
        <w:t xml:space="preserve"> </w:t>
      </w:r>
      <w:r w:rsidR="00C04C79">
        <w:t>frequently</w:t>
      </w:r>
      <w:r w:rsidR="0030380F">
        <w:t xml:space="preserve"> central to patients’</w:t>
      </w:r>
      <w:r w:rsidR="002A1787">
        <w:t xml:space="preserve"> experience</w:t>
      </w:r>
      <w:r w:rsidR="0030380F">
        <w:t>s</w:t>
      </w:r>
      <w:r w:rsidR="002A1787">
        <w:t xml:space="preserve"> of the c</w:t>
      </w:r>
      <w:r w:rsidR="00B46C5D">
        <w:t xml:space="preserve">ondition </w:t>
      </w:r>
      <w:r w:rsidR="009549CC">
        <w:fldChar w:fldCharType="begin">
          <w:fldData xml:space="preserve">PEVuZE5vdGU+PENpdGU+PEF1dGhvcj5IYW5leTwvQXV0aG9yPjxZZWFyPjIwMTU8L1llYXI+PFJl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4MzQtNDA8L3BhZ2VzPjx2b2x1bWU+MTYy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</w:fldData>
        </w:fldChar>
      </w:r>
      <w:r w:rsidR="00791478">
        <w:instrText xml:space="preserve"> ADDIN EN.CITE </w:instrText>
      </w:r>
      <w:r w:rsidR="00791478">
        <w:fldChar w:fldCharType="begin">
          <w:fldData xml:space="preserve">PEVuZE5vdGU+PENpdGU+PEF1dGhvcj5IYW5leTwvQXV0aG9yPjxZZWFyPjIwMTU8L1llYXI+PFJl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4MzQtNDA8L3BhZ2VzPjx2b2x1bWU+MTYy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</w:fldData>
        </w:fldChar>
      </w:r>
      <w:r w:rsidR="00791478">
        <w:instrText xml:space="preserve"> ADDIN EN.CITE.DATA </w:instrText>
      </w:r>
      <w:r w:rsidR="00791478">
        <w:fldChar w:fldCharType="end"/>
      </w:r>
      <w:r w:rsidR="009549CC">
        <w:fldChar w:fldCharType="separate"/>
      </w:r>
      <w:r w:rsidR="00791478">
        <w:rPr>
          <w:noProof/>
        </w:rPr>
        <w:t>[</w:t>
      </w:r>
      <w:hyperlink w:anchor="_ENREF_46" w:tooltip="Haney, 2015 #1647" w:history="1">
        <w:r w:rsidR="00791478">
          <w:rPr>
            <w:noProof/>
          </w:rPr>
          <w:t>46</w:t>
        </w:r>
      </w:hyperlink>
      <w:r w:rsidR="00791478">
        <w:rPr>
          <w:noProof/>
        </w:rPr>
        <w:t xml:space="preserve">, </w:t>
      </w:r>
      <w:hyperlink w:anchor="_ENREF_47" w:tooltip="Linder, 2002 #1646" w:history="1">
        <w:r w:rsidR="00791478">
          <w:rPr>
            <w:noProof/>
          </w:rPr>
          <w:t>47</w:t>
        </w:r>
      </w:hyperlink>
      <w:r w:rsidR="00791478">
        <w:rPr>
          <w:noProof/>
        </w:rPr>
        <w:t>]</w:t>
      </w:r>
      <w:r w:rsidR="009549CC">
        <w:fldChar w:fldCharType="end"/>
      </w:r>
      <w:r w:rsidR="002A1787">
        <w:t xml:space="preserve">. </w:t>
      </w:r>
      <w:r w:rsidR="009A16C3">
        <w:t xml:space="preserve">The </w:t>
      </w:r>
      <w:r w:rsidR="000B412E">
        <w:t>etiology o</w:t>
      </w:r>
      <w:r w:rsidR="00B16F48">
        <w:t xml:space="preserve">f CFS is unknown, and </w:t>
      </w:r>
      <w:r w:rsidR="00251203">
        <w:t>better therapies are urgently required</w:t>
      </w:r>
      <w:r w:rsidR="00F95B14">
        <w:t xml:space="preserve"> </w:t>
      </w:r>
      <w:r w:rsidR="00F95B14">
        <w:fldChar w:fldCharType="begin">
          <w:fldData xml:space="preserve">PEVuZE5vdGU+PENpdGU+PEF1dGhvcj5TbWl0aDwvQXV0aG9yPjxZZWFyPjIwMTU8L1llYXI+PFJl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</w:fldData>
        </w:fldChar>
      </w:r>
      <w:r w:rsidR="00791478">
        <w:instrText xml:space="preserve"> ADDIN EN.CITE </w:instrText>
      </w:r>
      <w:r w:rsidR="00791478">
        <w:fldChar w:fldCharType="begin">
          <w:fldData xml:space="preserve">PEVuZE5vdGU+PENpdGU+PEF1dGhvcj5TbWl0aDwvQXV0aG9yPjxZZWFyPjIwMTU8L1llYXI+PFJl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</w:fldData>
        </w:fldChar>
      </w:r>
      <w:r w:rsidR="00791478">
        <w:instrText xml:space="preserve"> ADDIN EN.CITE.DATA </w:instrText>
      </w:r>
      <w:r w:rsidR="00791478">
        <w:fldChar w:fldCharType="end"/>
      </w:r>
      <w:r w:rsidR="00F95B14">
        <w:fldChar w:fldCharType="separate"/>
      </w:r>
      <w:r w:rsidR="00791478">
        <w:rPr>
          <w:noProof/>
        </w:rPr>
        <w:t>[</w:t>
      </w:r>
      <w:hyperlink w:anchor="_ENREF_48" w:tooltip="Smith, 2015 #1648" w:history="1">
        <w:r w:rsidR="00791478">
          <w:rPr>
            <w:noProof/>
          </w:rPr>
          <w:t>48</w:t>
        </w:r>
      </w:hyperlink>
      <w:r w:rsidR="00791478">
        <w:rPr>
          <w:noProof/>
        </w:rPr>
        <w:t>]</w:t>
      </w:r>
      <w:r w:rsidR="00F95B14">
        <w:fldChar w:fldCharType="end"/>
      </w:r>
      <w:r w:rsidR="00DD5182">
        <w:t xml:space="preserve">. </w:t>
      </w:r>
    </w:p>
    <w:p w14:paraId="44B3DEE4" w14:textId="4690BB88" w:rsidR="007D582A" w:rsidRDefault="007D582A" w:rsidP="007D582A">
      <w:r>
        <w:t xml:space="preserve">In laboratory tests, a variety of serum-autoantibodies, including </w:t>
      </w:r>
      <w:r w:rsidR="00100FE4">
        <w:t xml:space="preserve">functionally active </w:t>
      </w:r>
      <w:r>
        <w:t xml:space="preserve">anti-autonomic antibodies have been described in subgroups of patients with chronic fatigue syndrome </w:t>
      </w:r>
      <w:r>
        <w:fldChar w:fldCharType="begin">
          <w:fldData xml:space="preserve">PEVuZE5vdGU+PENpdGU+PEF1dGhvcj5Mb2ViZWw8L0F1dGhvcj48WWVhcj4yMDE1PC9ZZWFyPjxS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==
</w:fldData>
        </w:fldChar>
      </w:r>
      <w:r w:rsidR="00791478">
        <w:instrText xml:space="preserve"> ADDIN EN.CITE </w:instrText>
      </w:r>
      <w:r w:rsidR="00791478">
        <w:fldChar w:fldCharType="begin">
          <w:fldData xml:space="preserve">PEVuZE5vdGU+PENpdGU+PEF1dGhvcj5Mb2ViZWw8L0F1dGhvcj48WWVhcj4yMDE1PC9ZZWFyPjxS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==
</w:fldData>
        </w:fldChar>
      </w:r>
      <w:r w:rsidR="00791478">
        <w:instrText xml:space="preserve"> ADDIN EN.CITE.DATA </w:instrText>
      </w:r>
      <w:r w:rsidR="00791478">
        <w:fldChar w:fldCharType="end"/>
      </w:r>
      <w:r>
        <w:fldChar w:fldCharType="separate"/>
      </w:r>
      <w:r w:rsidR="00791478">
        <w:rPr>
          <w:noProof/>
        </w:rPr>
        <w:t>[</w:t>
      </w:r>
      <w:hyperlink w:anchor="_ENREF_49" w:tooltip="Loebel, 2015 #1668" w:history="1">
        <w:r w:rsidR="00791478">
          <w:rPr>
            <w:noProof/>
          </w:rPr>
          <w:t>49</w:t>
        </w:r>
      </w:hyperlink>
      <w:r w:rsidR="00791478">
        <w:rPr>
          <w:noProof/>
        </w:rPr>
        <w:t>]</w:t>
      </w:r>
      <w:r>
        <w:fldChar w:fldCharType="end"/>
      </w:r>
      <w:r w:rsidR="0030380F">
        <w:t xml:space="preserve">, however </w:t>
      </w:r>
      <w:r w:rsidR="00C31430">
        <w:t>passive-transfer- or immunization-</w:t>
      </w:r>
      <w:r w:rsidR="00C04C79">
        <w:t>studies have not yet been published</w:t>
      </w:r>
      <w:r>
        <w:t xml:space="preserve">. </w:t>
      </w:r>
    </w:p>
    <w:p w14:paraId="1D3E2B08" w14:textId="2F615441" w:rsidR="00BD0ACD" w:rsidRDefault="002653AE" w:rsidP="00BD0ACD">
      <w:r>
        <w:t xml:space="preserve">Recent results have suggested that a subgroup of patients </w:t>
      </w:r>
      <w:r w:rsidR="004C518F">
        <w:t xml:space="preserve">with CFS </w:t>
      </w:r>
      <w:r>
        <w:t xml:space="preserve">may respond to treatment with Rituximab, an anti CD-20 biologic, </w:t>
      </w:r>
      <w:r w:rsidRPr="008D7A6B">
        <w:t xml:space="preserve">which ablates </w:t>
      </w:r>
      <w:r w:rsidR="00C04F44" w:rsidRPr="008D7A6B">
        <w:t xml:space="preserve">both </w:t>
      </w:r>
      <w:r w:rsidRPr="008D7A6B">
        <w:t>pre</w:t>
      </w:r>
      <w:r w:rsidR="00C04F44" w:rsidRPr="008D7A6B">
        <w:t xml:space="preserve"> B-cells</w:t>
      </w:r>
      <w:r w:rsidRPr="008D7A6B">
        <w:t xml:space="preserve"> and mature B-lymphocytes</w:t>
      </w:r>
      <w:r w:rsidR="00CD00FA" w:rsidRPr="008D7A6B">
        <w:t xml:space="preserve">. </w:t>
      </w:r>
      <w:r w:rsidR="00FC3026">
        <w:t>A</w:t>
      </w:r>
      <w:r w:rsidR="007D7E32">
        <w:t>n</w:t>
      </w:r>
      <w:r w:rsidR="007F2A88">
        <w:t xml:space="preserve"> initial small</w:t>
      </w:r>
      <w:r w:rsidR="007D7E32">
        <w:t>,</w:t>
      </w:r>
      <w:r w:rsidR="0052075E">
        <w:t xml:space="preserve"> randomized controlled trial</w:t>
      </w:r>
      <w:r w:rsidR="003157CF">
        <w:t xml:space="preserve"> investigating the effect of one treatment cycle, and</w:t>
      </w:r>
      <w:r w:rsidR="008D7A6B">
        <w:t xml:space="preserve"> designed</w:t>
      </w:r>
      <w:r w:rsidR="00FC3026">
        <w:t xml:space="preserve"> to have its primary outcome </w:t>
      </w:r>
      <w:r w:rsidR="0052075E">
        <w:t xml:space="preserve">at 3 </w:t>
      </w:r>
      <w:r w:rsidR="007F2A88">
        <w:t>month</w:t>
      </w:r>
      <w:r w:rsidR="004C518F">
        <w:t>s</w:t>
      </w:r>
      <w:r w:rsidR="0052075E">
        <w:t>,</w:t>
      </w:r>
      <w:r w:rsidR="007F2A88">
        <w:t xml:space="preserve"> was negative</w:t>
      </w:r>
      <w:r w:rsidR="0052075E">
        <w:t xml:space="preserve">, </w:t>
      </w:r>
      <w:r w:rsidR="00C04F44">
        <w:t xml:space="preserve">although </w:t>
      </w:r>
      <w:r w:rsidR="0052075E">
        <w:t>rapid B-cell depletion</w:t>
      </w:r>
      <w:r w:rsidR="00C04F44">
        <w:t xml:space="preserve"> was </w:t>
      </w:r>
      <w:r w:rsidR="003157CF">
        <w:t>confirmed</w:t>
      </w:r>
      <w:r w:rsidR="00C04F44">
        <w:t>. P</w:t>
      </w:r>
      <w:r w:rsidR="006F0922">
        <w:t>ost hoc analysis suggested</w:t>
      </w:r>
      <w:r w:rsidR="0052075E">
        <w:t xml:space="preserve"> </w:t>
      </w:r>
      <w:r w:rsidR="00FC3026">
        <w:t xml:space="preserve">substantial </w:t>
      </w:r>
      <w:r w:rsidR="0052075E">
        <w:t>improvement</w:t>
      </w:r>
      <w:r w:rsidR="007D7E32">
        <w:t>s</w:t>
      </w:r>
      <w:r w:rsidR="0052075E">
        <w:t xml:space="preserve"> </w:t>
      </w:r>
      <w:r w:rsidR="00F26494">
        <w:t>during the follow up period</w:t>
      </w:r>
      <w:r w:rsidR="0052075E">
        <w:t>,</w:t>
      </w:r>
      <w:r w:rsidR="00F26494">
        <w:t xml:space="preserve"> </w:t>
      </w:r>
      <w:r w:rsidR="00E27D0A">
        <w:t xml:space="preserve">with maximal </w:t>
      </w:r>
      <w:r w:rsidR="004C518F">
        <w:t>fatigue-, and pain relief</w:t>
      </w:r>
      <w:r w:rsidR="00E27D0A">
        <w:t xml:space="preserve"> between 6-12 months</w:t>
      </w:r>
      <w:r w:rsidR="004B703A">
        <w:t xml:space="preserve"> after </w:t>
      </w:r>
      <w:r w:rsidR="006F0922">
        <w:t>the infusion</w:t>
      </w:r>
      <w:r w:rsidR="004C518F">
        <w:t xml:space="preserve"> </w:t>
      </w:r>
      <w:r w:rsidR="007D7E32">
        <w:t>in the intervention-, when compared with the control group</w:t>
      </w:r>
      <w:r w:rsidR="00347602">
        <w:t xml:space="preserve"> </w:t>
      </w:r>
      <w:r w:rsidR="00E27D0A">
        <w:fldChar w:fldCharType="begin">
          <w:fldData xml:space="preserve">PEVuZE5vdGU+PENpdGU+PEF1dGhvcj5GbHVnZTwvQXV0aG9yPjxZZWFyPjIwMTE8L1llYXI+PFJl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jYzNTg8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</w:fldData>
        </w:fldChar>
      </w:r>
      <w:r w:rsidR="00791478">
        <w:instrText xml:space="preserve"> ADDIN EN.CITE </w:instrText>
      </w:r>
      <w:r w:rsidR="00791478">
        <w:fldChar w:fldCharType="begin">
          <w:fldData xml:space="preserve">PEVuZE5vdGU+PENpdGU+PEF1dGhvcj5GbHVnZTwvQXV0aG9yPjxZZWFyPjIwMTE8L1llYXI+PFJl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jYzNTg8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</w:fldData>
        </w:fldChar>
      </w:r>
      <w:r w:rsidR="00791478">
        <w:instrText xml:space="preserve"> ADDIN EN.CITE.DATA </w:instrText>
      </w:r>
      <w:r w:rsidR="00791478">
        <w:fldChar w:fldCharType="end"/>
      </w:r>
      <w:r w:rsidR="00E27D0A">
        <w:fldChar w:fldCharType="separate"/>
      </w:r>
      <w:r w:rsidR="00791478">
        <w:rPr>
          <w:noProof/>
        </w:rPr>
        <w:t>[</w:t>
      </w:r>
      <w:hyperlink w:anchor="_ENREF_50" w:tooltip="Fluge, 2011 #1667" w:history="1">
        <w:r w:rsidR="00791478">
          <w:rPr>
            <w:noProof/>
          </w:rPr>
          <w:t>50</w:t>
        </w:r>
      </w:hyperlink>
      <w:r w:rsidR="00791478">
        <w:rPr>
          <w:noProof/>
        </w:rPr>
        <w:t>]</w:t>
      </w:r>
      <w:r w:rsidR="00E27D0A">
        <w:fldChar w:fldCharType="end"/>
      </w:r>
      <w:r w:rsidR="007F2A88">
        <w:t xml:space="preserve">. The authors hypothesized that </w:t>
      </w:r>
      <w:r w:rsidR="00100FE4">
        <w:t>this</w:t>
      </w:r>
      <w:r w:rsidR="00FC3026">
        <w:t xml:space="preserve"> </w:t>
      </w:r>
      <w:r w:rsidR="007F2A88">
        <w:t xml:space="preserve">slow </w:t>
      </w:r>
      <w:r w:rsidR="004C518F">
        <w:t>effect-</w:t>
      </w:r>
      <w:r w:rsidR="007F2A88">
        <w:t>on</w:t>
      </w:r>
      <w:r w:rsidR="004C518F">
        <w:t>set might relate</w:t>
      </w:r>
      <w:r w:rsidR="00F26494">
        <w:t xml:space="preserve"> to </w:t>
      </w:r>
      <w:r w:rsidR="004C518F">
        <w:t>pathogenic</w:t>
      </w:r>
      <w:r w:rsidR="006F0922">
        <w:t xml:space="preserve"> activity of</w:t>
      </w:r>
      <w:r w:rsidR="00100FE4">
        <w:t xml:space="preserve"> mature B-cells. It is known that Rituximab might</w:t>
      </w:r>
      <w:r w:rsidR="00496D9F">
        <w:t xml:space="preserve"> not target this cell-type as </w:t>
      </w:r>
      <w:r w:rsidR="00460CFB">
        <w:t xml:space="preserve">well as </w:t>
      </w:r>
      <w:r w:rsidR="007D7E32">
        <w:t xml:space="preserve">it targets </w:t>
      </w:r>
      <w:r w:rsidR="00496D9F">
        <w:t>more short-lived cells</w:t>
      </w:r>
      <w:r w:rsidR="00C04F44">
        <w:t xml:space="preserve"> </w:t>
      </w:r>
      <w:r w:rsidR="00C04F44">
        <w:fldChar w:fldCharType="begin">
          <w:fldData xml:space="preserve">PEVuZE5vdGU+PENpdGU+PEF1dGhvcj5IdWFuZzwvQXV0aG9yPjxZZWFyPjIwMTA8L1llYXI+PFJl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0NjU4LTYzPC9wYWdlcz48dm9sdW1lPjEwNzwvdm9sdW1lPjxu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</w:fldData>
        </w:fldChar>
      </w:r>
      <w:r w:rsidR="00791478">
        <w:instrText xml:space="preserve"> ADDIN EN.CITE </w:instrText>
      </w:r>
      <w:r w:rsidR="00791478">
        <w:fldChar w:fldCharType="begin">
          <w:fldData xml:space="preserve">PEVuZE5vdGU+PENpdGU+PEF1dGhvcj5IdWFuZzwvQXV0aG9yPjxZZWFyPjIwMTA8L1llYXI+PFJl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0NjU4LTYzPC9wYWdlcz48dm9sdW1lPjEwNzwvdm9sdW1lPjxu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</w:fldData>
        </w:fldChar>
      </w:r>
      <w:r w:rsidR="00791478">
        <w:instrText xml:space="preserve"> ADDIN EN.CITE.DATA </w:instrText>
      </w:r>
      <w:r w:rsidR="00791478">
        <w:fldChar w:fldCharType="end"/>
      </w:r>
      <w:r w:rsidR="00C04F44">
        <w:fldChar w:fldCharType="separate"/>
      </w:r>
      <w:r w:rsidR="00791478">
        <w:rPr>
          <w:noProof/>
        </w:rPr>
        <w:t>[</w:t>
      </w:r>
      <w:hyperlink w:anchor="_ENREF_51" w:tooltip="Huang, 2010 #1666" w:history="1">
        <w:r w:rsidR="00791478">
          <w:rPr>
            <w:noProof/>
          </w:rPr>
          <w:t>51</w:t>
        </w:r>
      </w:hyperlink>
      <w:r w:rsidR="00791478">
        <w:rPr>
          <w:noProof/>
        </w:rPr>
        <w:t>]</w:t>
      </w:r>
      <w:r w:rsidR="00C04F44">
        <w:fldChar w:fldCharType="end"/>
      </w:r>
      <w:r w:rsidR="00F26494">
        <w:t xml:space="preserve">. As Rituximab </w:t>
      </w:r>
      <w:r w:rsidR="00FC3026">
        <w:t xml:space="preserve">effectively </w:t>
      </w:r>
      <w:r w:rsidR="00F26494">
        <w:t xml:space="preserve">targets precursor cells, a longer treatment period </w:t>
      </w:r>
      <w:r w:rsidR="00C31430">
        <w:t>may</w:t>
      </w:r>
      <w:r w:rsidR="00F26494">
        <w:t xml:space="preserve"> be required until the number of </w:t>
      </w:r>
      <w:r w:rsidR="004B703A">
        <w:t xml:space="preserve">mature </w:t>
      </w:r>
      <w:r w:rsidR="00347602">
        <w:t>plasma</w:t>
      </w:r>
      <w:r w:rsidR="00F26494">
        <w:t xml:space="preserve"> cells is reduced through natural cell death. </w:t>
      </w:r>
      <w:r w:rsidR="007F2A88">
        <w:t>In a subsequent</w:t>
      </w:r>
      <w:r w:rsidR="00FC3026">
        <w:t>,</w:t>
      </w:r>
      <w:r w:rsidR="007F2A88">
        <w:t xml:space="preserve"> open study</w:t>
      </w:r>
      <w:r w:rsidR="00496D9F">
        <w:t xml:space="preserve"> investigating</w:t>
      </w:r>
      <w:r w:rsidR="00FC3026">
        <w:t xml:space="preserve"> repeated Rituxi</w:t>
      </w:r>
      <w:r w:rsidR="00496D9F">
        <w:t>mab infusions-cycles</w:t>
      </w:r>
      <w:r w:rsidR="007F2A88">
        <w:t>,</w:t>
      </w:r>
      <w:r w:rsidR="00520906">
        <w:t xml:space="preserve"> </w:t>
      </w:r>
      <w:r w:rsidR="005F4FD4">
        <w:t xml:space="preserve">significant </w:t>
      </w:r>
      <w:r w:rsidR="004C518F">
        <w:t>improvements including a reduction in pain intensity</w:t>
      </w:r>
      <w:r w:rsidR="005F4FD4">
        <w:t xml:space="preserve"> were </w:t>
      </w:r>
      <w:r w:rsidR="00496D9F">
        <w:t xml:space="preserve">again </w:t>
      </w:r>
      <w:r w:rsidR="005F4FD4">
        <w:t xml:space="preserve">observed </w:t>
      </w:r>
      <w:r w:rsidR="00496D9F">
        <w:t>with a delayed onset from</w:t>
      </w:r>
      <w:r w:rsidR="005F4FD4">
        <w:t xml:space="preserve"> 6 month</w:t>
      </w:r>
      <w:r w:rsidR="00496D9F">
        <w:t xml:space="preserve">s after the first infusion; </w:t>
      </w:r>
      <w:r w:rsidR="005A0752">
        <w:t>maximal</w:t>
      </w:r>
      <w:r w:rsidR="00520906">
        <w:t xml:space="preserve"> effects </w:t>
      </w:r>
      <w:r w:rsidR="00496D9F">
        <w:t xml:space="preserve">were noted </w:t>
      </w:r>
      <w:r w:rsidR="00365AE0">
        <w:t>between 15-24 months</w:t>
      </w:r>
      <w:r w:rsidR="00CD5F90">
        <w:t>. Fifty percent</w:t>
      </w:r>
      <w:r w:rsidR="00C31430">
        <w:t xml:space="preserve"> of patients in the intervention group had a major </w:t>
      </w:r>
      <w:r w:rsidR="002831E0">
        <w:t>improvement in their fatigue scores</w:t>
      </w:r>
      <w:r w:rsidR="00496D9F">
        <w:t xml:space="preserve"> </w:t>
      </w:r>
      <w:r w:rsidR="00CD00FA">
        <w:fldChar w:fldCharType="begin">
          <w:fldData xml:space="preserve">PEVuZE5vdGU+PENpdGU+PEF1dGhvcj5GbHVnZTwvQXV0aG9yPjxZZWFyPjIwMTU8L1llYXI+PFJl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I5ODk4PC9wYWdl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=
</w:fldData>
        </w:fldChar>
      </w:r>
      <w:r w:rsidR="00791478">
        <w:instrText xml:space="preserve"> ADDIN EN.CITE </w:instrText>
      </w:r>
      <w:r w:rsidR="00791478">
        <w:fldChar w:fldCharType="begin">
          <w:fldData xml:space="preserve">PEVuZE5vdGU+PENpdGU+PEF1dGhvcj5GbHVnZTwvQXV0aG9yPjxZZWFyPjIwMTU8L1llYXI+PFJl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I5ODk4PC9wYWdl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=
</w:fldData>
        </w:fldChar>
      </w:r>
      <w:r w:rsidR="00791478">
        <w:instrText xml:space="preserve"> ADDIN EN.CITE.DATA </w:instrText>
      </w:r>
      <w:r w:rsidR="00791478">
        <w:fldChar w:fldCharType="end"/>
      </w:r>
      <w:r w:rsidR="00CD00FA">
        <w:fldChar w:fldCharType="separate"/>
      </w:r>
      <w:r w:rsidR="00791478">
        <w:rPr>
          <w:noProof/>
        </w:rPr>
        <w:t>[</w:t>
      </w:r>
      <w:hyperlink w:anchor="_ENREF_52" w:tooltip="Fluge, 2015 #1645" w:history="1">
        <w:r w:rsidR="00791478">
          <w:rPr>
            <w:noProof/>
          </w:rPr>
          <w:t>52</w:t>
        </w:r>
      </w:hyperlink>
      <w:r w:rsidR="00791478">
        <w:rPr>
          <w:noProof/>
        </w:rPr>
        <w:t>]</w:t>
      </w:r>
      <w:r w:rsidR="00CD00FA">
        <w:fldChar w:fldCharType="end"/>
      </w:r>
      <w:r>
        <w:t xml:space="preserve">. </w:t>
      </w:r>
      <w:r w:rsidR="00B16F48">
        <w:t xml:space="preserve"> </w:t>
      </w:r>
      <w:r w:rsidR="009672A5">
        <w:t>Interestingly</w:t>
      </w:r>
      <w:r w:rsidR="00496D9F">
        <w:t>, during follow-up</w:t>
      </w:r>
      <w:r w:rsidR="005E641C">
        <w:t xml:space="preserve">, after treatment had </w:t>
      </w:r>
      <w:r w:rsidR="00CD5F90">
        <w:t>stopped</w:t>
      </w:r>
      <w:r w:rsidR="004B703A">
        <w:t>,</w:t>
      </w:r>
      <w:r w:rsidR="009672A5">
        <w:t xml:space="preserve"> patients often had prolonged responses</w:t>
      </w:r>
      <w:r w:rsidR="00496D9F">
        <w:t>,</w:t>
      </w:r>
      <w:r w:rsidR="009672A5">
        <w:t xml:space="preserve"> far exceeding the </w:t>
      </w:r>
      <w:r w:rsidR="00496D9F">
        <w:t xml:space="preserve">6-month </w:t>
      </w:r>
      <w:r w:rsidR="009672A5">
        <w:t>time</w:t>
      </w:r>
      <w:r w:rsidR="00496D9F">
        <w:t xml:space="preserve"> period</w:t>
      </w:r>
      <w:r w:rsidR="009672A5">
        <w:t xml:space="preserve"> to B-cell reconstitution. </w:t>
      </w:r>
      <w:r w:rsidR="007F2A88">
        <w:t>A large randomized controlled trial</w:t>
      </w:r>
      <w:r w:rsidR="004B703A">
        <w:t xml:space="preserve"> investigating repeated treatments over 15 months</w:t>
      </w:r>
      <w:r w:rsidR="007F2A88">
        <w:t xml:space="preserve"> has</w:t>
      </w:r>
      <w:r w:rsidR="005F4FD4">
        <w:t xml:space="preserve"> now</w:t>
      </w:r>
      <w:r w:rsidR="007F2A88">
        <w:t xml:space="preserve"> completed enrollment, with </w:t>
      </w:r>
      <w:r w:rsidR="00496D9F">
        <w:t xml:space="preserve">results expected for 2017 </w:t>
      </w:r>
      <w:r w:rsidR="00B56588">
        <w:t>(</w:t>
      </w:r>
      <w:r w:rsidR="00B56588" w:rsidRPr="00B56588">
        <w:t>clinicaltrials.gov/ct2/show/</w:t>
      </w:r>
      <w:r w:rsidR="00496D9F">
        <w:t xml:space="preserve"> </w:t>
      </w:r>
      <w:r w:rsidR="00B56588" w:rsidRPr="00B56588">
        <w:t>NCT02229942</w:t>
      </w:r>
      <w:r w:rsidR="00B56588">
        <w:t>)</w:t>
      </w:r>
      <w:r w:rsidR="007F2A88">
        <w:t>.</w:t>
      </w:r>
      <w:r w:rsidR="00C31430">
        <w:t xml:space="preserve"> In contrast</w:t>
      </w:r>
      <w:r w:rsidR="00BD0ACD">
        <w:t>, two recent</w:t>
      </w:r>
      <w:r w:rsidR="00C81186">
        <w:t>,</w:t>
      </w:r>
      <w:r w:rsidR="00BD0ACD">
        <w:t xml:space="preserve"> large Rituximab trials</w:t>
      </w:r>
      <w:r w:rsidR="00517F58" w:rsidRPr="00517F58">
        <w:t xml:space="preserve"> </w:t>
      </w:r>
      <w:r w:rsidR="00517F58">
        <w:t xml:space="preserve">in </w:t>
      </w:r>
      <w:proofErr w:type="spellStart"/>
      <w:r w:rsidR="00517F58">
        <w:t>Sjoegrens</w:t>
      </w:r>
      <w:proofErr w:type="spellEnd"/>
      <w:r w:rsidR="00517F58">
        <w:t xml:space="preserve"> syndrome</w:t>
      </w:r>
      <w:r w:rsidR="002D7439">
        <w:t xml:space="preserve"> with</w:t>
      </w:r>
      <w:r w:rsidR="00C81186">
        <w:t xml:space="preserve"> fatigue </w:t>
      </w:r>
      <w:r w:rsidR="00517F58">
        <w:t xml:space="preserve">as primary </w:t>
      </w:r>
      <w:proofErr w:type="gramStart"/>
      <w:r w:rsidR="00517F58">
        <w:t>outcome,</w:t>
      </w:r>
      <w:proofErr w:type="gramEnd"/>
      <w:r w:rsidR="00C81186">
        <w:t xml:space="preserve"> </w:t>
      </w:r>
      <w:r w:rsidR="006F0922">
        <w:t>had</w:t>
      </w:r>
      <w:r w:rsidR="00BD0ACD">
        <w:t xml:space="preserve"> negative results </w:t>
      </w:r>
      <w:r w:rsidR="00517F58">
        <w:rPr>
          <w:color w:val="FF0000"/>
        </w:rPr>
        <w:t xml:space="preserve">(REF). </w:t>
      </w:r>
      <w:r w:rsidR="00BD0ACD" w:rsidRPr="00BD0ACD">
        <w:rPr>
          <w:color w:val="FF0000"/>
        </w:rPr>
        <w:t xml:space="preserve"> </w:t>
      </w:r>
    </w:p>
    <w:p w14:paraId="4509A914" w14:textId="77777777" w:rsidR="00C54E66" w:rsidRDefault="00C54E66" w:rsidP="009A12D3"/>
    <w:p w14:paraId="6972DD9D" w14:textId="77777777" w:rsidR="00860221" w:rsidRDefault="00860221"/>
    <w:p w14:paraId="75716883" w14:textId="77777777" w:rsidR="007260B8" w:rsidRDefault="007260B8"/>
    <w:p w14:paraId="4EF2F881" w14:textId="1B260592" w:rsidR="00860221" w:rsidRPr="003078B5" w:rsidRDefault="003078B5">
      <w:pPr>
        <w:rPr>
          <w:b/>
          <w:u w:val="single"/>
        </w:rPr>
      </w:pPr>
      <w:r w:rsidRPr="003078B5">
        <w:rPr>
          <w:b/>
          <w:u w:val="single"/>
        </w:rPr>
        <w:t xml:space="preserve">3. </w:t>
      </w:r>
      <w:r w:rsidR="008662EB" w:rsidRPr="003078B5">
        <w:rPr>
          <w:b/>
          <w:u w:val="single"/>
        </w:rPr>
        <w:t xml:space="preserve">Conclusions </w:t>
      </w:r>
      <w:r w:rsidR="00FB38B4" w:rsidRPr="003078B5">
        <w:rPr>
          <w:b/>
          <w:u w:val="single"/>
        </w:rPr>
        <w:t>and outlook</w:t>
      </w:r>
    </w:p>
    <w:p w14:paraId="1CB06478" w14:textId="77777777" w:rsidR="003078B5" w:rsidRDefault="003078B5">
      <w:pPr>
        <w:rPr>
          <w:b/>
        </w:rPr>
      </w:pPr>
    </w:p>
    <w:p w14:paraId="4157F7A3" w14:textId="1BA107BA" w:rsidR="00C02608" w:rsidRDefault="006B5952">
      <w:r>
        <w:t>A</w:t>
      </w:r>
      <w:r w:rsidR="00C01F7B">
        <w:t>utoantibody-</w:t>
      </w:r>
      <w:r w:rsidR="00D7729D">
        <w:t xml:space="preserve">mediated </w:t>
      </w:r>
      <w:r w:rsidR="00C01F7B">
        <w:t>pain</w:t>
      </w:r>
      <w:r>
        <w:t xml:space="preserve"> is a novel disease concept, which may explain the variability behind the occurrence of </w:t>
      </w:r>
      <w:r w:rsidR="00DC0746">
        <w:t>certain</w:t>
      </w:r>
      <w:r>
        <w:t xml:space="preserve"> severe chronic pain conditions. </w:t>
      </w:r>
      <w:r w:rsidR="00B16F48">
        <w:t>There</w:t>
      </w:r>
      <w:r w:rsidR="00E90FDB">
        <w:t xml:space="preserve"> is evidence</w:t>
      </w:r>
      <w:r w:rsidR="00517F58">
        <w:t>,</w:t>
      </w:r>
      <w:r w:rsidR="00E90FDB">
        <w:t xml:space="preserve"> that </w:t>
      </w:r>
      <w:r w:rsidR="00517F58">
        <w:t>chronic pain conditions can be</w:t>
      </w:r>
      <w:r w:rsidR="00E90FDB">
        <w:t xml:space="preserve"> associated with specific</w:t>
      </w:r>
      <w:r>
        <w:t>,</w:t>
      </w:r>
      <w:r w:rsidR="00E90FDB">
        <w:t xml:space="preserve"> </w:t>
      </w:r>
      <w:r>
        <w:t xml:space="preserve">cell surface-receptor activating </w:t>
      </w:r>
      <w:r w:rsidR="00D4304C">
        <w:t xml:space="preserve">immunoglobulin G </w:t>
      </w:r>
      <w:r w:rsidR="00E90FDB">
        <w:t>au</w:t>
      </w:r>
      <w:r w:rsidR="001806FB">
        <w:t xml:space="preserve">toantibodies. </w:t>
      </w:r>
      <w:r>
        <w:t>I</w:t>
      </w:r>
      <w:r w:rsidR="00F723A4">
        <w:t xml:space="preserve">ncreased pain sensitivity </w:t>
      </w:r>
      <w:r w:rsidR="00460CFB">
        <w:t xml:space="preserve">can be transferred </w:t>
      </w:r>
      <w:r w:rsidR="001806FB">
        <w:t>from patients with complex regional pain syndrome to rodents, b</w:t>
      </w:r>
      <w:r w:rsidR="007260B8">
        <w:t>y injecting the animals with</w:t>
      </w:r>
      <w:r w:rsidR="001806FB">
        <w:t xml:space="preserve"> patients’ immunoglobulin G</w:t>
      </w:r>
      <w:r w:rsidR="00E90FDB">
        <w:t xml:space="preserve">. </w:t>
      </w:r>
      <w:r w:rsidR="00AC5077">
        <w:t>T</w:t>
      </w:r>
      <w:r w:rsidR="00E90FDB">
        <w:t xml:space="preserve">here is </w:t>
      </w:r>
      <w:r w:rsidR="00AC5077">
        <w:t xml:space="preserve">also </w:t>
      </w:r>
      <w:r w:rsidR="00E90FDB">
        <w:t>initial evidence for the efficacy of immune modulating treatments</w:t>
      </w:r>
      <w:r w:rsidR="008808EC">
        <w:t xml:space="preserve"> for</w:t>
      </w:r>
      <w:r w:rsidR="00521EC5">
        <w:t xml:space="preserve"> </w:t>
      </w:r>
      <w:r>
        <w:t>certain</w:t>
      </w:r>
      <w:r w:rsidR="00521EC5">
        <w:t xml:space="preserve"> chronic pain conditions</w:t>
      </w:r>
      <w:r w:rsidR="00E90FDB">
        <w:t xml:space="preserve">. </w:t>
      </w:r>
    </w:p>
    <w:p w14:paraId="18B79EC6" w14:textId="50511CDB" w:rsidR="00C02608" w:rsidRDefault="00A36115">
      <w:r>
        <w:t xml:space="preserve">The nature of </w:t>
      </w:r>
      <w:r w:rsidR="00DC0746">
        <w:t>auto</w:t>
      </w:r>
      <w:r w:rsidR="00521EC5">
        <w:t xml:space="preserve">antibody </w:t>
      </w:r>
      <w:r>
        <w:t>target epitopes, and h</w:t>
      </w:r>
      <w:r w:rsidR="00C02608">
        <w:t>ow</w:t>
      </w:r>
      <w:r w:rsidR="0079300F">
        <w:t xml:space="preserve"> </w:t>
      </w:r>
      <w:r>
        <w:t xml:space="preserve">their </w:t>
      </w:r>
      <w:r w:rsidR="00750EAB">
        <w:t xml:space="preserve">binding </w:t>
      </w:r>
      <w:r w:rsidR="00F723A4">
        <w:t>may cause</w:t>
      </w:r>
      <w:r w:rsidR="00750EAB">
        <w:t xml:space="preserve"> chronic pain</w:t>
      </w:r>
      <w:r w:rsidR="00F723A4">
        <w:t xml:space="preserve"> remains unknown</w:t>
      </w:r>
      <w:r w:rsidR="00750EAB">
        <w:t xml:space="preserve">. </w:t>
      </w:r>
      <w:r w:rsidR="006B5952">
        <w:t>The apparent absence of inflammatory cell infiltration in longstanding chronic pain conditions renders b</w:t>
      </w:r>
      <w:r w:rsidR="00F723A4">
        <w:t>oth</w:t>
      </w:r>
      <w:r w:rsidR="00D7729D">
        <w:t xml:space="preserve"> </w:t>
      </w:r>
      <w:r w:rsidR="00351092">
        <w:t xml:space="preserve">Fc-region dependent </w:t>
      </w:r>
      <w:proofErr w:type="spellStart"/>
      <w:r w:rsidR="00351092">
        <w:t>rarification</w:t>
      </w:r>
      <w:proofErr w:type="spellEnd"/>
      <w:r w:rsidR="00351092">
        <w:t xml:space="preserve"> of surface receptors, and </w:t>
      </w:r>
      <w:r w:rsidR="00D7729D">
        <w:t>Fab-region dependent modulation of the bound target</w:t>
      </w:r>
      <w:r w:rsidR="006B5952">
        <w:t xml:space="preserve">s interesting </w:t>
      </w:r>
      <w:r w:rsidR="00DC0746">
        <w:t xml:space="preserve">potential </w:t>
      </w:r>
      <w:r w:rsidR="006B5952">
        <w:t>mediating</w:t>
      </w:r>
      <w:r>
        <w:t xml:space="preserve"> mechanisms</w:t>
      </w:r>
      <w:r w:rsidR="001806FB">
        <w:t xml:space="preserve">. </w:t>
      </w:r>
      <w:r w:rsidR="006B5952">
        <w:t>S</w:t>
      </w:r>
      <w:r w:rsidR="00C02608">
        <w:t xml:space="preserve">tudies to </w:t>
      </w:r>
      <w:r w:rsidR="00351092">
        <w:t xml:space="preserve">further clarify these effects </w:t>
      </w:r>
      <w:r w:rsidR="00750EAB">
        <w:t>are</w:t>
      </w:r>
      <w:r w:rsidR="00D7729D">
        <w:t xml:space="preserve"> </w:t>
      </w:r>
      <w:r w:rsidR="00750EAB">
        <w:t>required.</w:t>
      </w:r>
    </w:p>
    <w:p w14:paraId="1B474980" w14:textId="77777777" w:rsidR="00DC0746" w:rsidRDefault="00A67F08">
      <w:r>
        <w:t>Given that common pain</w:t>
      </w:r>
      <w:r w:rsidR="00663F5A">
        <w:t xml:space="preserve"> </w:t>
      </w:r>
      <w:r w:rsidR="00B37EF0">
        <w:t>conditions</w:t>
      </w:r>
      <w:r w:rsidR="00351092">
        <w:t>,</w:t>
      </w:r>
      <w:r w:rsidR="00663F5A">
        <w:t xml:space="preserve"> such as</w:t>
      </w:r>
      <w:r w:rsidR="00B37EF0">
        <w:t xml:space="preserve"> Fibromyalgia Syndrome </w:t>
      </w:r>
      <w:r w:rsidR="00663F5A">
        <w:t>appear to</w:t>
      </w:r>
      <w:r w:rsidR="00B37EF0">
        <w:t xml:space="preserve"> </w:t>
      </w:r>
      <w:r w:rsidR="00663F5A">
        <w:t xml:space="preserve">sometimes </w:t>
      </w:r>
      <w:r w:rsidR="00B37EF0">
        <w:t>respond t</w:t>
      </w:r>
      <w:r w:rsidR="00405503">
        <w:t>o immune modulation treatment</w:t>
      </w:r>
      <w:r w:rsidR="00A36115">
        <w:t>,</w:t>
      </w:r>
      <w:r w:rsidR="00750EAB">
        <w:t xml:space="preserve"> </w:t>
      </w:r>
      <w:r w:rsidR="00A36115">
        <w:t>assessment for a</w:t>
      </w:r>
      <w:r w:rsidR="00DC0746">
        <w:t>n</w:t>
      </w:r>
      <w:r w:rsidR="00A36115">
        <w:t xml:space="preserve"> </w:t>
      </w:r>
      <w:r w:rsidR="00351092">
        <w:t>autoantibody contribution</w:t>
      </w:r>
      <w:r w:rsidR="00B6062F">
        <w:t xml:space="preserve"> </w:t>
      </w:r>
      <w:r w:rsidR="008808EC">
        <w:t xml:space="preserve">in these conditions </w:t>
      </w:r>
      <w:r w:rsidR="002B7D2E">
        <w:t>would appear</w:t>
      </w:r>
      <w:r w:rsidR="00351092">
        <w:t xml:space="preserve"> timely</w:t>
      </w:r>
      <w:r w:rsidR="00530FE9">
        <w:t xml:space="preserve"> </w:t>
      </w:r>
      <w:r w:rsidR="00530FE9">
        <w:fldChar w:fldCharType="begin">
          <w:fldData xml:space="preserve">PEVuZE5vdGU+PENpdGU+PEF1dGhvcj5UYW1idXJpbjwvQXV0aG9yPjxZZWFyPjIwMTQ8L1llYXI+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</w:fldData>
        </w:fldChar>
      </w:r>
      <w:r w:rsidR="00791478">
        <w:instrText xml:space="preserve"> ADDIN EN.CITE </w:instrText>
      </w:r>
      <w:r w:rsidR="00791478">
        <w:fldChar w:fldCharType="begin">
          <w:fldData xml:space="preserve">PEVuZE5vdGU+PENpdGU+PEF1dGhvcj5UYW1idXJpbjwvQXV0aG9yPjxZZWFyPjIwMTQ8L1llYXI+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</w:fldData>
        </w:fldChar>
      </w:r>
      <w:r w:rsidR="00791478">
        <w:instrText xml:space="preserve"> ADDIN EN.CITE.DATA </w:instrText>
      </w:r>
      <w:r w:rsidR="00791478">
        <w:fldChar w:fldCharType="end"/>
      </w:r>
      <w:r w:rsidR="00530FE9">
        <w:fldChar w:fldCharType="separate"/>
      </w:r>
      <w:r w:rsidR="00791478">
        <w:rPr>
          <w:noProof/>
        </w:rPr>
        <w:t>[</w:t>
      </w:r>
      <w:hyperlink w:anchor="_ENREF_53" w:tooltip="Tamburin, 2014 #1529" w:history="1">
        <w:r w:rsidR="00791478">
          <w:rPr>
            <w:noProof/>
          </w:rPr>
          <w:t>53</w:t>
        </w:r>
      </w:hyperlink>
      <w:r w:rsidR="00791478">
        <w:rPr>
          <w:noProof/>
        </w:rPr>
        <w:t xml:space="preserve">, </w:t>
      </w:r>
      <w:hyperlink w:anchor="_ENREF_54" w:tooltip="Goebel, 2002/6 #397" w:history="1">
        <w:r w:rsidR="00791478">
          <w:rPr>
            <w:noProof/>
          </w:rPr>
          <w:t>54</w:t>
        </w:r>
      </w:hyperlink>
      <w:r w:rsidR="00791478">
        <w:rPr>
          <w:noProof/>
        </w:rPr>
        <w:t>]</w:t>
      </w:r>
      <w:r w:rsidR="00530FE9">
        <w:fldChar w:fldCharType="end"/>
      </w:r>
      <w:r w:rsidR="00B37EF0">
        <w:t xml:space="preserve">. </w:t>
      </w:r>
    </w:p>
    <w:p w14:paraId="357A45F0" w14:textId="77777777" w:rsidR="00DC0746" w:rsidRDefault="00DC0746"/>
    <w:p w14:paraId="0A0F1F46" w14:textId="1F302A4E" w:rsidR="00FB20D7" w:rsidRDefault="00460CFB">
      <w:r>
        <w:t>The</w:t>
      </w:r>
      <w:r w:rsidR="00663F5A">
        <w:t xml:space="preserve"> concept</w:t>
      </w:r>
      <w:r>
        <w:t xml:space="preserve"> of autoantibody pain</w:t>
      </w:r>
      <w:r w:rsidR="00663F5A">
        <w:t xml:space="preserve"> </w:t>
      </w:r>
      <w:r w:rsidR="00B37EF0">
        <w:t>offer</w:t>
      </w:r>
      <w:r w:rsidR="00405503">
        <w:t xml:space="preserve">s hope for the development of </w:t>
      </w:r>
      <w:r w:rsidR="00B37EF0">
        <w:t xml:space="preserve">new </w:t>
      </w:r>
      <w:r w:rsidR="00405503">
        <w:t>types</w:t>
      </w:r>
      <w:r w:rsidR="00B37EF0">
        <w:t xml:space="preserve"> of analgesic treatments</w:t>
      </w:r>
      <w:r w:rsidR="00405503">
        <w:t xml:space="preserve">. Such treatments </w:t>
      </w:r>
      <w:r w:rsidR="00BA426D">
        <w:t>may</w:t>
      </w:r>
      <w:r w:rsidR="00B6062F">
        <w:t xml:space="preserve"> </w:t>
      </w:r>
      <w:r w:rsidR="00405503">
        <w:t>reduce autoan</w:t>
      </w:r>
      <w:r w:rsidR="00B6062F">
        <w:t>tibody concentratio</w:t>
      </w:r>
      <w:r w:rsidR="00BA426D">
        <w:t>n</w:t>
      </w:r>
      <w:r w:rsidR="00DC0746">
        <w:t>s</w:t>
      </w:r>
      <w:r w:rsidR="002B7D2E">
        <w:t xml:space="preserve">, </w:t>
      </w:r>
      <w:r w:rsidR="00FB20D7">
        <w:t>interfere</w:t>
      </w:r>
      <w:r w:rsidR="00B6062F">
        <w:t xml:space="preserve"> with</w:t>
      </w:r>
      <w:r w:rsidR="00DC0746">
        <w:t xml:space="preserve"> either</w:t>
      </w:r>
      <w:r w:rsidR="00B6062F">
        <w:t xml:space="preserve"> </w:t>
      </w:r>
      <w:r w:rsidR="00405503">
        <w:t>target epitopes</w:t>
      </w:r>
      <w:r w:rsidR="00351092">
        <w:t xml:space="preserve"> or </w:t>
      </w:r>
      <w:r w:rsidR="00DC0746">
        <w:t xml:space="preserve">directly with </w:t>
      </w:r>
      <w:r w:rsidR="002D7439">
        <w:t>pathogenic autoantibodies, or</w:t>
      </w:r>
      <w:r w:rsidR="00BA426D">
        <w:t xml:space="preserve"> perhaps enhance compen</w:t>
      </w:r>
      <w:r w:rsidR="00FB20D7">
        <w:t>satory effects</w:t>
      </w:r>
      <w:r w:rsidR="002B7D2E">
        <w:t xml:space="preserve"> paralleling choline</w:t>
      </w:r>
      <w:r w:rsidR="00BA426D">
        <w:t xml:space="preserve">sterase </w:t>
      </w:r>
      <w:r w:rsidR="002D7439">
        <w:t>inhibition</w:t>
      </w:r>
      <w:r w:rsidR="00BA426D">
        <w:t xml:space="preserve"> in myasthenia.</w:t>
      </w:r>
      <w:r w:rsidR="00B37EF0">
        <w:t xml:space="preserve"> </w:t>
      </w:r>
    </w:p>
    <w:p w14:paraId="23D3CA31" w14:textId="221AC331" w:rsidR="00860221" w:rsidRDefault="00F22821">
      <w:r>
        <w:t>Since pain is considered a ‘</w:t>
      </w:r>
      <w:proofErr w:type="spellStart"/>
      <w:r>
        <w:t>biospychosocial</w:t>
      </w:r>
      <w:proofErr w:type="spellEnd"/>
      <w:r w:rsidR="00FB20D7">
        <w:t xml:space="preserve">’ condition </w:t>
      </w:r>
      <w:r w:rsidR="00FB20D7">
        <w:fldChar w:fldCharType="begin"/>
      </w:r>
      <w:r w:rsidR="00791478">
        <w:instrText xml:space="preserve"> ADDIN EN.CITE &lt;EndNote&gt;&lt;Cite&gt;&lt;Author&gt;Engel&lt;/Author&gt;&lt;Year&gt;1977/4/8&lt;/Year&gt;&lt;RecNum&gt;315&lt;/RecNum&gt;&lt;DisplayText&gt;[55]&lt;/DisplayText&gt;&lt;record&gt;&lt;rec-number&gt;315&lt;/rec-number&gt;&lt;foreign-keys&gt;&lt;key app="EN" db-id="rpdfwxw2q9v0a7esvvj5pd2gwd0rfp2a2zt5"&gt;315&lt;/key&gt;&lt;/foreign-keys&gt;&lt;ref-type name="Journal Article"&gt;17&lt;/ref-type&gt;&lt;contributors&gt;&lt;authors&gt;&lt;author&gt;Engel,G.L.&lt;/author&gt;&lt;/authors&gt;&lt;/contributors&gt;&lt;titles&gt;&lt;title&gt;The need for a new medical model: a challenge for biomedicine&lt;/title&gt;&lt;secondary-title&gt;&lt;style face="normal" font="Lucida Grande" size="100%"&gt;Science&lt;/style&gt;&lt;/secondary-title&gt;&lt;/titles&gt;&lt;periodical&gt;&lt;full-title&gt;Science&lt;/full-title&gt;&lt;/periodical&gt;&lt;pages&gt;129-136&lt;/pages&gt;&lt;volume&gt;196&lt;/volume&gt;&lt;number&gt;4286&lt;/number&gt;&lt;keywords&gt;&lt;keyword&gt;Disease&lt;/keyword&gt;&lt;keyword&gt;Grief&lt;/keyword&gt;&lt;keyword&gt;Health&lt;/keyword&gt;&lt;keyword&gt;Medicine&lt;/keyword&gt;&lt;keyword&gt;Models,Biological&lt;/keyword&gt;&lt;keyword&gt;Philosophy,Medical&lt;/keyword&gt;&lt;keyword&gt;Psychiatry&lt;/keyword&gt;&lt;keyword&gt;Research&lt;/keyword&gt;&lt;keyword&gt;Sociology&lt;/keyword&gt;&lt;/keywords&gt;&lt;dates&gt;&lt;year&gt;1977/4/8&lt;/year&gt;&lt;/dates&gt;&lt;urls&gt;&lt;/urls&gt;&lt;/record&gt;&lt;/Cite&gt;&lt;/EndNote&gt;</w:instrText>
      </w:r>
      <w:r w:rsidR="00FB20D7">
        <w:fldChar w:fldCharType="separate"/>
      </w:r>
      <w:r w:rsidR="00791478">
        <w:rPr>
          <w:noProof/>
        </w:rPr>
        <w:t>[</w:t>
      </w:r>
      <w:hyperlink w:anchor="_ENREF_55" w:tooltip="Engel, 1977/4/8 #315" w:history="1">
        <w:r w:rsidR="00791478">
          <w:rPr>
            <w:noProof/>
          </w:rPr>
          <w:t>55</w:t>
        </w:r>
      </w:hyperlink>
      <w:r w:rsidR="00791478">
        <w:rPr>
          <w:noProof/>
        </w:rPr>
        <w:t>]</w:t>
      </w:r>
      <w:r w:rsidR="00FB20D7">
        <w:fldChar w:fldCharType="end"/>
      </w:r>
      <w:r>
        <w:t xml:space="preserve">, the contribution of psychological and social factors </w:t>
      </w:r>
      <w:r w:rsidR="00FB20D7">
        <w:t xml:space="preserve">will require further study: one wonders whether it is </w:t>
      </w:r>
      <w:r>
        <w:t>possible that in some instances the brain</w:t>
      </w:r>
      <w:bookmarkStart w:id="0" w:name="_GoBack"/>
      <w:bookmarkEnd w:id="0"/>
      <w:r w:rsidR="00494083">
        <w:t>, perhaps in response to distressing experiences</w:t>
      </w:r>
      <w:r>
        <w:t xml:space="preserve"> can contribute to</w:t>
      </w:r>
      <w:r w:rsidR="00750EAB">
        <w:t>wards activating</w:t>
      </w:r>
      <w:r>
        <w:t xml:space="preserve"> the B-cell response</w:t>
      </w:r>
      <w:r w:rsidR="00FB20D7">
        <w:t>.</w:t>
      </w:r>
      <w:r w:rsidR="00BA426D">
        <w:t xml:space="preserve"> </w:t>
      </w:r>
    </w:p>
    <w:p w14:paraId="6EB80CE8" w14:textId="77777777" w:rsidR="0079300F" w:rsidRDefault="0079300F"/>
    <w:p w14:paraId="360B0C70" w14:textId="77777777" w:rsidR="003078B5" w:rsidRDefault="003078B5"/>
    <w:p w14:paraId="60E8EB0B" w14:textId="7AE3844B" w:rsidR="003078B5" w:rsidRPr="003078B5" w:rsidRDefault="003078B5">
      <w:pPr>
        <w:rPr>
          <w:b/>
        </w:rPr>
      </w:pPr>
      <w:r w:rsidRPr="003078B5">
        <w:rPr>
          <w:b/>
        </w:rPr>
        <w:t>Take-home messages</w:t>
      </w:r>
    </w:p>
    <w:p w14:paraId="5EE6EEFC" w14:textId="77777777" w:rsidR="00860221" w:rsidRDefault="00860221"/>
    <w:p w14:paraId="0F8F2E10" w14:textId="3D28C66C" w:rsidR="003078B5" w:rsidRDefault="003078B5" w:rsidP="003078B5">
      <w:pPr>
        <w:pStyle w:val="ListParagraph"/>
        <w:numPr>
          <w:ilvl w:val="0"/>
          <w:numId w:val="6"/>
        </w:numPr>
      </w:pPr>
      <w:r>
        <w:t>Autoantibody binding to self-epi</w:t>
      </w:r>
      <w:r w:rsidR="00FF7CEE">
        <w:t>topes can cause pa</w:t>
      </w:r>
      <w:r w:rsidR="00A67F08">
        <w:t xml:space="preserve">in </w:t>
      </w:r>
      <w:r w:rsidR="00E61EC6">
        <w:t>through</w:t>
      </w:r>
      <w:r w:rsidR="00A67F08">
        <w:t xml:space="preserve"> Fc-</w:t>
      </w:r>
      <w:r w:rsidR="00460CFB">
        <w:t>region</w:t>
      </w:r>
      <w:r w:rsidR="00A67F08">
        <w:t xml:space="preserve"> </w:t>
      </w:r>
      <w:r w:rsidR="00D14787">
        <w:t>triggered</w:t>
      </w:r>
      <w:r>
        <w:t xml:space="preserve"> </w:t>
      </w:r>
      <w:r w:rsidR="00A67F08">
        <w:t>inflammation</w:t>
      </w:r>
    </w:p>
    <w:p w14:paraId="0F3F3A2A" w14:textId="77777777" w:rsidR="00A67F08" w:rsidRDefault="00A67F08" w:rsidP="00A67F08">
      <w:pPr>
        <w:pStyle w:val="ListParagraph"/>
      </w:pPr>
    </w:p>
    <w:p w14:paraId="08E72C0D" w14:textId="2F9C025E" w:rsidR="00A67F08" w:rsidRDefault="00FF7CEE" w:rsidP="00A67F08">
      <w:pPr>
        <w:pStyle w:val="ListParagraph"/>
        <w:numPr>
          <w:ilvl w:val="0"/>
          <w:numId w:val="6"/>
        </w:numPr>
      </w:pPr>
      <w:r>
        <w:t xml:space="preserve">Autoantibody </w:t>
      </w:r>
      <w:r w:rsidR="003078B5">
        <w:t>Fab-</w:t>
      </w:r>
      <w:r w:rsidR="00460CFB">
        <w:t>region</w:t>
      </w:r>
      <w:r w:rsidR="00E61EC6">
        <w:t xml:space="preserve"> binding may</w:t>
      </w:r>
      <w:r w:rsidR="00460CFB">
        <w:t xml:space="preserve"> directly</w:t>
      </w:r>
      <w:r w:rsidR="00D14787">
        <w:t xml:space="preserve"> induce </w:t>
      </w:r>
      <w:r w:rsidR="00EA59B3">
        <w:t>painful change of ne</w:t>
      </w:r>
      <w:r w:rsidR="0003262E">
        <w:t>uronal</w:t>
      </w:r>
      <w:r w:rsidR="00EA59B3">
        <w:t xml:space="preserve"> function, without</w:t>
      </w:r>
      <w:r w:rsidR="0003262E">
        <w:t xml:space="preserve"> causing overt</w:t>
      </w:r>
      <w:r w:rsidR="00EA59B3">
        <w:t xml:space="preserve"> inflammation</w:t>
      </w:r>
    </w:p>
    <w:p w14:paraId="3BC1781D" w14:textId="77777777" w:rsidR="00FF7CEE" w:rsidRDefault="00FF7CEE" w:rsidP="003078B5"/>
    <w:p w14:paraId="464B564A" w14:textId="0F13ABA4" w:rsidR="00FF7CEE" w:rsidRDefault="00EA59B3" w:rsidP="007937D7">
      <w:pPr>
        <w:pStyle w:val="ListParagraph"/>
        <w:numPr>
          <w:ilvl w:val="0"/>
          <w:numId w:val="6"/>
        </w:numPr>
      </w:pPr>
      <w:r>
        <w:t xml:space="preserve">Initial evidence for </w:t>
      </w:r>
      <w:r w:rsidR="00460CFB">
        <w:t xml:space="preserve">autoantibody </w:t>
      </w:r>
      <w:r>
        <w:t>pain exists</w:t>
      </w:r>
      <w:r w:rsidR="0003262E">
        <w:t xml:space="preserve"> in three</w:t>
      </w:r>
      <w:r>
        <w:t xml:space="preserve"> </w:t>
      </w:r>
      <w:r w:rsidR="00E61EC6">
        <w:t>specific chronic pain conditions</w:t>
      </w:r>
    </w:p>
    <w:p w14:paraId="316C7097" w14:textId="77777777" w:rsidR="00E61EC6" w:rsidRDefault="00E61EC6" w:rsidP="00E61EC6"/>
    <w:p w14:paraId="5A7ABB33" w14:textId="1F5253BD" w:rsidR="00E61EC6" w:rsidRDefault="00E61EC6" w:rsidP="007937D7">
      <w:pPr>
        <w:pStyle w:val="ListParagraph"/>
        <w:numPr>
          <w:ilvl w:val="0"/>
          <w:numId w:val="6"/>
        </w:numPr>
      </w:pPr>
      <w:r>
        <w:t xml:space="preserve">Immune modulation therapies may be effective to treat </w:t>
      </w:r>
      <w:r w:rsidR="00460CFB">
        <w:t>autoantibody pain</w:t>
      </w:r>
    </w:p>
    <w:p w14:paraId="1AB755C5" w14:textId="77777777" w:rsidR="00FF7CEE" w:rsidRDefault="00FF7CEE" w:rsidP="003078B5"/>
    <w:p w14:paraId="16EB3CA6" w14:textId="05543487" w:rsidR="007937D7" w:rsidRDefault="00E61EC6" w:rsidP="00E61EC6">
      <w:pPr>
        <w:tabs>
          <w:tab w:val="left" w:pos="4869"/>
        </w:tabs>
      </w:pPr>
      <w:r>
        <w:tab/>
      </w:r>
    </w:p>
    <w:p w14:paraId="598258F6" w14:textId="77777777" w:rsidR="007937D7" w:rsidRDefault="007937D7" w:rsidP="003078B5"/>
    <w:p w14:paraId="223DBD52" w14:textId="281A8A01" w:rsidR="003078B5" w:rsidRPr="007937D7" w:rsidRDefault="007937D7" w:rsidP="003078B5">
      <w:pPr>
        <w:rPr>
          <w:b/>
        </w:rPr>
      </w:pPr>
      <w:r w:rsidRPr="007937D7">
        <w:rPr>
          <w:b/>
        </w:rPr>
        <w:t>Conflicts of interest</w:t>
      </w:r>
    </w:p>
    <w:p w14:paraId="018D62F9" w14:textId="77777777" w:rsidR="007937D7" w:rsidRDefault="007937D7" w:rsidP="003078B5"/>
    <w:p w14:paraId="1D2D0DE6" w14:textId="511B6756" w:rsidR="007937D7" w:rsidRDefault="007937D7" w:rsidP="003078B5">
      <w:r>
        <w:t>Dr. Goebel discloses the following potential conflicts of interest: Dr. Goebel has been supported by the Pain Relief Foundation Liverpool</w:t>
      </w:r>
      <w:r w:rsidR="00BE666B">
        <w:t>, the David Hammond Foundation, and the Great Britain-</w:t>
      </w:r>
      <w:proofErr w:type="spellStart"/>
      <w:r w:rsidR="00BE666B">
        <w:t>Sas</w:t>
      </w:r>
      <w:r w:rsidR="00AC5228">
        <w:t>akawa</w:t>
      </w:r>
      <w:proofErr w:type="spellEnd"/>
      <w:r w:rsidR="00AC5228">
        <w:t xml:space="preserve"> Foundation (Research Charities)</w:t>
      </w:r>
      <w:r>
        <w:t>. He has re</w:t>
      </w:r>
      <w:r w:rsidR="00AC5228">
        <w:t xml:space="preserve">ceived grants from </w:t>
      </w:r>
      <w:proofErr w:type="spellStart"/>
      <w:r w:rsidR="00AC5228">
        <w:t>Biotest</w:t>
      </w:r>
      <w:proofErr w:type="spellEnd"/>
      <w:r w:rsidR="00AC5228">
        <w:t xml:space="preserve">, </w:t>
      </w:r>
      <w:r>
        <w:t>consultan</w:t>
      </w:r>
      <w:r w:rsidR="00AC5228">
        <w:t xml:space="preserve">cy fees from </w:t>
      </w:r>
      <w:proofErr w:type="spellStart"/>
      <w:r w:rsidR="00AC5228">
        <w:t>Biotest</w:t>
      </w:r>
      <w:proofErr w:type="spellEnd"/>
      <w:r w:rsidR="00AC5228">
        <w:t xml:space="preserve"> and </w:t>
      </w:r>
      <w:proofErr w:type="spellStart"/>
      <w:r w:rsidR="00AC5228">
        <w:t>Axsome</w:t>
      </w:r>
      <w:proofErr w:type="spellEnd"/>
      <w:r w:rsidR="00AC5228">
        <w:t>, and a speaker-honorar</w:t>
      </w:r>
      <w:r w:rsidR="00EA30D0">
        <w:t>i</w:t>
      </w:r>
      <w:r w:rsidR="00AC5228">
        <w:t>um and travel support from CSL-Behring.</w:t>
      </w:r>
      <w:r>
        <w:t xml:space="preserve"> </w:t>
      </w:r>
    </w:p>
    <w:p w14:paraId="26E8A045" w14:textId="77777777" w:rsidR="003078B5" w:rsidRDefault="003078B5" w:rsidP="003078B5"/>
    <w:p w14:paraId="674255D3" w14:textId="77777777" w:rsidR="003078B5" w:rsidRDefault="003078B5" w:rsidP="003078B5"/>
    <w:p w14:paraId="76E36FBE" w14:textId="77777777" w:rsidR="003078B5" w:rsidRDefault="003078B5" w:rsidP="003078B5"/>
    <w:p w14:paraId="0E42C20A" w14:textId="77777777" w:rsidR="003078B5" w:rsidRDefault="003078B5" w:rsidP="003078B5"/>
    <w:p w14:paraId="31A5B848" w14:textId="77777777" w:rsidR="00276817" w:rsidRDefault="00276817"/>
    <w:p w14:paraId="0B49B99F" w14:textId="77777777" w:rsidR="00791478" w:rsidRPr="00791478" w:rsidRDefault="00276817" w:rsidP="00791478">
      <w:pPr>
        <w:jc w:val="center"/>
        <w:rPr>
          <w:rFonts w:ascii="Cambria" w:hAnsi="Cambria"/>
          <w:noProof/>
          <w:sz w:val="18"/>
        </w:rPr>
      </w:pPr>
      <w:r>
        <w:fldChar w:fldCharType="begin"/>
      </w:r>
      <w:r>
        <w:instrText xml:space="preserve"> ADDIN EN.REFLIST </w:instrText>
      </w:r>
      <w:r>
        <w:fldChar w:fldCharType="separate"/>
      </w:r>
      <w:r w:rsidR="00791478" w:rsidRPr="00791478">
        <w:rPr>
          <w:rFonts w:ascii="Cambria" w:hAnsi="Cambria"/>
          <w:noProof/>
          <w:sz w:val="18"/>
        </w:rPr>
        <w:t>Bibliography</w:t>
      </w:r>
    </w:p>
    <w:p w14:paraId="337AB1BD" w14:textId="77777777" w:rsidR="00791478" w:rsidRPr="00791478" w:rsidRDefault="00791478" w:rsidP="00791478">
      <w:pPr>
        <w:jc w:val="center"/>
        <w:rPr>
          <w:rFonts w:ascii="Cambria" w:hAnsi="Cambria"/>
          <w:noProof/>
          <w:sz w:val="18"/>
        </w:rPr>
      </w:pPr>
    </w:p>
    <w:p w14:paraId="25C707DA" w14:textId="77777777" w:rsidR="00791478" w:rsidRDefault="00791478" w:rsidP="00791478">
      <w:pPr>
        <w:rPr>
          <w:rFonts w:ascii="Cambria" w:hAnsi="Cambria"/>
          <w:noProof/>
          <w:sz w:val="18"/>
        </w:rPr>
      </w:pPr>
      <w:bookmarkStart w:id="1" w:name="_ENREF_1"/>
      <w:r>
        <w:rPr>
          <w:rFonts w:ascii="Cambria" w:hAnsi="Cambria"/>
          <w:noProof/>
          <w:sz w:val="18"/>
        </w:rPr>
        <w:t>[1] Sprangers MA, de Regt EB, Andries F, van Agt HM, Bijl RV, de Boer JB, et al. Which chronic conditions are associated with better or poorer quality of life? Journal of clinical epidemiology. 2000;53:895-907.</w:t>
      </w:r>
      <w:bookmarkEnd w:id="1"/>
    </w:p>
    <w:p w14:paraId="6921A734" w14:textId="77777777" w:rsidR="00791478" w:rsidRDefault="00791478" w:rsidP="00791478">
      <w:pPr>
        <w:rPr>
          <w:rFonts w:ascii="Cambria" w:hAnsi="Cambria"/>
          <w:noProof/>
          <w:sz w:val="18"/>
        </w:rPr>
      </w:pPr>
      <w:bookmarkStart w:id="2" w:name="_ENREF_2"/>
      <w:r>
        <w:rPr>
          <w:rFonts w:ascii="Cambria" w:hAnsi="Cambria"/>
          <w:noProof/>
          <w:sz w:val="18"/>
        </w:rPr>
        <w:t>[2] Global, regional, and national incidence, prevalence, and years lived with disability for 301 acute and chronic diseases and injuries in 188 countries, 1990-2013: a systematic analysis for the Global Burden of Disease Study 2013. Lancet. 2015;386:743-800.</w:t>
      </w:r>
      <w:bookmarkEnd w:id="2"/>
    </w:p>
    <w:p w14:paraId="2ADC37FD" w14:textId="77777777" w:rsidR="00791478" w:rsidRDefault="00791478" w:rsidP="00791478">
      <w:pPr>
        <w:rPr>
          <w:rFonts w:ascii="Cambria" w:hAnsi="Cambria"/>
          <w:noProof/>
          <w:sz w:val="18"/>
        </w:rPr>
      </w:pPr>
      <w:bookmarkStart w:id="3" w:name="_ENREF_3"/>
      <w:r>
        <w:rPr>
          <w:rFonts w:ascii="Cambria" w:hAnsi="Cambria"/>
          <w:noProof/>
          <w:sz w:val="18"/>
        </w:rPr>
        <w:t>[3] Croft PB, F.; van der Windt, D. Chronic Pain Epidemiology. Oxford: Oxford University Press, 2010.</w:t>
      </w:r>
      <w:bookmarkEnd w:id="3"/>
    </w:p>
    <w:p w14:paraId="45E9F8A5" w14:textId="77777777" w:rsidR="00791478" w:rsidRDefault="00791478" w:rsidP="00791478">
      <w:pPr>
        <w:rPr>
          <w:rFonts w:ascii="Cambria" w:hAnsi="Cambria"/>
          <w:noProof/>
          <w:sz w:val="18"/>
        </w:rPr>
      </w:pPr>
      <w:bookmarkStart w:id="4" w:name="_ENREF_4"/>
      <w:r>
        <w:rPr>
          <w:rFonts w:ascii="Cambria" w:hAnsi="Cambria"/>
          <w:noProof/>
          <w:sz w:val="18"/>
        </w:rPr>
        <w:t>[4] van Hecke O, Torrance N, Smith BH. Chronic pain epidemiology - where do lifestyle factors fit in? British journal of pain. 2013;7:209-17.</w:t>
      </w:r>
      <w:bookmarkEnd w:id="4"/>
    </w:p>
    <w:p w14:paraId="455A265C" w14:textId="77777777" w:rsidR="00791478" w:rsidRDefault="00791478" w:rsidP="00791478">
      <w:pPr>
        <w:rPr>
          <w:rFonts w:ascii="Cambria" w:hAnsi="Cambria"/>
          <w:noProof/>
          <w:sz w:val="18"/>
        </w:rPr>
      </w:pPr>
      <w:bookmarkStart w:id="5" w:name="_ENREF_5"/>
      <w:r>
        <w:rPr>
          <w:rFonts w:ascii="Cambria" w:hAnsi="Cambria"/>
          <w:noProof/>
          <w:sz w:val="18"/>
        </w:rPr>
        <w:t>[5] Jarvik JG, Hollingworth W, Heagerty PJ, Haynor DR, Boyko EJ, Deyo RA. Three-year incidence of low back pain in an initially asymptomatic cohort: clinical and imaging risk factors. Spine (Phila Pa 1976). 2005;30:1541-8; discussion 9.</w:t>
      </w:r>
      <w:bookmarkEnd w:id="5"/>
    </w:p>
    <w:p w14:paraId="00F52BB2" w14:textId="77777777" w:rsidR="00791478" w:rsidRDefault="00791478" w:rsidP="00791478">
      <w:pPr>
        <w:rPr>
          <w:rFonts w:ascii="Cambria" w:hAnsi="Cambria"/>
          <w:noProof/>
          <w:sz w:val="18"/>
        </w:rPr>
      </w:pPr>
      <w:bookmarkStart w:id="6" w:name="_ENREF_6"/>
      <w:r>
        <w:rPr>
          <w:rFonts w:ascii="Cambria" w:hAnsi="Cambria"/>
          <w:noProof/>
          <w:sz w:val="18"/>
        </w:rPr>
        <w:t>[6] Khelemsky Y, Noto CJ. Preventing post-thoracotomy pain syndrome. The Mount Sinai journal of medicine, New York. 2012;79:133-9.</w:t>
      </w:r>
      <w:bookmarkEnd w:id="6"/>
    </w:p>
    <w:p w14:paraId="29535D6E" w14:textId="77777777" w:rsidR="00791478" w:rsidRDefault="00791478" w:rsidP="00791478">
      <w:pPr>
        <w:rPr>
          <w:rFonts w:ascii="Cambria" w:hAnsi="Cambria"/>
          <w:noProof/>
          <w:sz w:val="18"/>
        </w:rPr>
      </w:pPr>
      <w:bookmarkStart w:id="7" w:name="_ENREF_7"/>
      <w:r>
        <w:rPr>
          <w:rFonts w:ascii="Cambria" w:hAnsi="Cambria"/>
          <w:noProof/>
          <w:sz w:val="18"/>
        </w:rPr>
        <w:t>[7] Hill R. NK1 (substance P) receptor antagonists--why are they not analgesic in humans? Trends in pharmacological sciences. 2000;21:244-6.</w:t>
      </w:r>
      <w:bookmarkEnd w:id="7"/>
    </w:p>
    <w:p w14:paraId="55E29E2B" w14:textId="77777777" w:rsidR="00791478" w:rsidRDefault="00791478" w:rsidP="00791478">
      <w:pPr>
        <w:rPr>
          <w:rFonts w:ascii="Cambria" w:hAnsi="Cambria"/>
          <w:noProof/>
          <w:sz w:val="18"/>
        </w:rPr>
      </w:pPr>
      <w:bookmarkStart w:id="8" w:name="_ENREF_8"/>
      <w:r>
        <w:rPr>
          <w:rFonts w:ascii="Cambria" w:hAnsi="Cambria"/>
          <w:noProof/>
          <w:sz w:val="18"/>
        </w:rPr>
        <w:t>[8] Kissin I. The development of new analgesics over the past 50 years: a lack of real breakthrough drugs. Anesthesia and analgesia. 2010;110:780-9.</w:t>
      </w:r>
      <w:bookmarkEnd w:id="8"/>
    </w:p>
    <w:p w14:paraId="75D52247" w14:textId="77777777" w:rsidR="00791478" w:rsidRDefault="00791478" w:rsidP="00791478">
      <w:pPr>
        <w:rPr>
          <w:rFonts w:ascii="Cambria" w:hAnsi="Cambria"/>
          <w:noProof/>
          <w:sz w:val="18"/>
        </w:rPr>
      </w:pPr>
      <w:bookmarkStart w:id="9" w:name="_ENREF_9"/>
      <w:r>
        <w:rPr>
          <w:rFonts w:ascii="Cambria" w:hAnsi="Cambria"/>
          <w:noProof/>
          <w:sz w:val="18"/>
        </w:rPr>
        <w:t>[9] Finnerup NB, Attal N, Haroutounian S, McNicol E, Baron R, Dworkin RH, et al. Pharmacotherapy for neuropathic pain in adults: a systematic review and meta-analysis. Lancet neurology. 2015;14:162-73.</w:t>
      </w:r>
      <w:bookmarkEnd w:id="9"/>
    </w:p>
    <w:p w14:paraId="2E08D871" w14:textId="77777777" w:rsidR="00791478" w:rsidRDefault="00791478" w:rsidP="00791478">
      <w:pPr>
        <w:rPr>
          <w:rFonts w:ascii="Cambria" w:hAnsi="Cambria"/>
          <w:noProof/>
          <w:sz w:val="18"/>
        </w:rPr>
      </w:pPr>
      <w:bookmarkStart w:id="10" w:name="_ENREF_10"/>
      <w:r>
        <w:rPr>
          <w:rFonts w:ascii="Cambria" w:hAnsi="Cambria"/>
          <w:noProof/>
          <w:sz w:val="18"/>
        </w:rPr>
        <w:t>[10] Sorge RE, Trang T, Dorfman R, Smith SB, Beggs S, Ritchie J, et al. Genetically determined P2X7 receptor pore formation regulates variability in chronic pain sensitivity. Nature medicine. 2012;18:595-9.</w:t>
      </w:r>
      <w:bookmarkEnd w:id="10"/>
    </w:p>
    <w:p w14:paraId="11D383A7" w14:textId="77777777" w:rsidR="00791478" w:rsidRDefault="00791478" w:rsidP="00791478">
      <w:pPr>
        <w:rPr>
          <w:rFonts w:ascii="Cambria" w:hAnsi="Cambria"/>
          <w:noProof/>
          <w:sz w:val="18"/>
        </w:rPr>
      </w:pPr>
      <w:bookmarkStart w:id="11" w:name="_ENREF_11"/>
      <w:r>
        <w:rPr>
          <w:rFonts w:ascii="Cambria" w:hAnsi="Cambria"/>
          <w:noProof/>
          <w:sz w:val="18"/>
        </w:rPr>
        <w:t>[11] Schmidt E, Zillikens D. Pemphigoid diseases. Lancet. 2013;381:320-32.</w:t>
      </w:r>
      <w:bookmarkEnd w:id="11"/>
    </w:p>
    <w:p w14:paraId="73C19A68" w14:textId="77777777" w:rsidR="00791478" w:rsidRDefault="00791478" w:rsidP="00791478">
      <w:pPr>
        <w:rPr>
          <w:rFonts w:ascii="Cambria" w:hAnsi="Cambria"/>
          <w:noProof/>
          <w:sz w:val="18"/>
        </w:rPr>
      </w:pPr>
      <w:bookmarkStart w:id="12" w:name="_ENREF_12"/>
      <w:r>
        <w:rPr>
          <w:rFonts w:ascii="Cambria" w:hAnsi="Cambria"/>
          <w:noProof/>
          <w:sz w:val="18"/>
        </w:rPr>
        <w:t>[12] Waxman SG, Zamponi GW. Regulating excitability of peripheral afferents: emerging ion channel targets. Nature neuroscience. 2014;17:153-63.</w:t>
      </w:r>
      <w:bookmarkEnd w:id="12"/>
    </w:p>
    <w:p w14:paraId="63035048" w14:textId="77777777" w:rsidR="00791478" w:rsidRDefault="00791478" w:rsidP="00791478">
      <w:pPr>
        <w:rPr>
          <w:rFonts w:ascii="Cambria" w:hAnsi="Cambria"/>
          <w:noProof/>
          <w:sz w:val="18"/>
        </w:rPr>
      </w:pPr>
      <w:bookmarkStart w:id="13" w:name="_ENREF_13"/>
      <w:r>
        <w:rPr>
          <w:rFonts w:ascii="Cambria" w:hAnsi="Cambria"/>
          <w:noProof/>
          <w:sz w:val="18"/>
        </w:rPr>
        <w:t>[13] Gomez AM, Van Den Broeck J, Vrolix K, Janssen SP, Lemmens MA, Van Der Esch E, et al. Antibody effector mechanisms in myasthenia gravis-pathogenesis at the neuromuscular junction. Autoimmunity. 2010;43:353-70.</w:t>
      </w:r>
      <w:bookmarkEnd w:id="13"/>
    </w:p>
    <w:p w14:paraId="0470FB81" w14:textId="77777777" w:rsidR="00791478" w:rsidRDefault="00791478" w:rsidP="00791478">
      <w:pPr>
        <w:rPr>
          <w:rFonts w:ascii="Cambria" w:hAnsi="Cambria"/>
          <w:noProof/>
          <w:sz w:val="18"/>
        </w:rPr>
      </w:pPr>
      <w:bookmarkStart w:id="14" w:name="_ENREF_14"/>
      <w:r>
        <w:rPr>
          <w:rFonts w:ascii="Cambria" w:hAnsi="Cambria"/>
          <w:noProof/>
          <w:sz w:val="18"/>
        </w:rPr>
        <w:t>[14] Kohr D, Singh P, Tschernatsch M, Kaps M, Pouokam E, Diener M, et al. Autoimmunity against the beta(2) adrenergic receptor and muscarinic-2 receptor in complex regional pain syndrome. Pain. 2011;152:2690-700.</w:t>
      </w:r>
      <w:bookmarkEnd w:id="14"/>
    </w:p>
    <w:p w14:paraId="606707FE" w14:textId="77777777" w:rsidR="00791478" w:rsidRDefault="00791478" w:rsidP="00791478">
      <w:pPr>
        <w:rPr>
          <w:rFonts w:ascii="Cambria" w:hAnsi="Cambria"/>
          <w:noProof/>
          <w:sz w:val="18"/>
        </w:rPr>
      </w:pPr>
      <w:bookmarkStart w:id="15" w:name="_ENREF_15"/>
      <w:r>
        <w:rPr>
          <w:rFonts w:ascii="Cambria" w:hAnsi="Cambria"/>
          <w:noProof/>
          <w:sz w:val="18"/>
        </w:rPr>
        <w:t>[15] Bennett DL, Woods CG. Painful and painless channelopathies. Lancet neurology. 2014;13:587-99.</w:t>
      </w:r>
      <w:bookmarkEnd w:id="15"/>
    </w:p>
    <w:p w14:paraId="1855A611" w14:textId="77777777" w:rsidR="00791478" w:rsidRDefault="00791478" w:rsidP="00791478">
      <w:pPr>
        <w:rPr>
          <w:rFonts w:ascii="Cambria" w:hAnsi="Cambria"/>
          <w:noProof/>
          <w:sz w:val="18"/>
        </w:rPr>
      </w:pPr>
      <w:bookmarkStart w:id="16" w:name="_ENREF_16"/>
      <w:r>
        <w:rPr>
          <w:rFonts w:ascii="Cambria" w:hAnsi="Cambria"/>
          <w:noProof/>
          <w:sz w:val="18"/>
        </w:rPr>
        <w:t xml:space="preserve">[16] Oaklander AL, Fields HL. Is reflex sympathetic dystrophy/complex regional pain syndrome type I a small-fiber neuropathy? </w:t>
      </w:r>
      <w:r w:rsidRPr="00791478">
        <w:rPr>
          <w:rFonts w:ascii="Lucida Grande" w:hAnsi="Lucida Grande" w:cs="Lucida Grande"/>
          <w:noProof/>
          <w:sz w:val="18"/>
        </w:rPr>
        <w:t>AnnNeurol</w:t>
      </w:r>
      <w:r>
        <w:rPr>
          <w:rFonts w:ascii="Cambria" w:hAnsi="Cambria"/>
          <w:noProof/>
          <w:sz w:val="18"/>
        </w:rPr>
        <w:t>. 2009/6;65:629-38.</w:t>
      </w:r>
      <w:bookmarkEnd w:id="16"/>
    </w:p>
    <w:p w14:paraId="0F7C48FD" w14:textId="77777777" w:rsidR="00791478" w:rsidRDefault="00791478" w:rsidP="00791478">
      <w:pPr>
        <w:rPr>
          <w:rFonts w:ascii="Cambria" w:hAnsi="Cambria"/>
          <w:noProof/>
          <w:sz w:val="18"/>
        </w:rPr>
      </w:pPr>
      <w:bookmarkStart w:id="17" w:name="_ENREF_17"/>
      <w:r>
        <w:rPr>
          <w:rFonts w:ascii="Cambria" w:hAnsi="Cambria"/>
          <w:noProof/>
          <w:sz w:val="18"/>
        </w:rPr>
        <w:t>[17] Tekus V, Hajna Z, Borbely E, Markovics A, Bagoly T, Szolcsanyi J, et al. A CRPS-IgG-transfer-trauma model reproducing inflammatory and positive sensory signs associated with complex regional pain syndrome. Pain. 2014;155:299-308.</w:t>
      </w:r>
      <w:bookmarkEnd w:id="17"/>
    </w:p>
    <w:p w14:paraId="2480D67B" w14:textId="77777777" w:rsidR="00791478" w:rsidRDefault="00791478" w:rsidP="00791478">
      <w:pPr>
        <w:rPr>
          <w:rFonts w:ascii="Cambria" w:hAnsi="Cambria"/>
          <w:noProof/>
          <w:sz w:val="18"/>
        </w:rPr>
      </w:pPr>
      <w:bookmarkStart w:id="18" w:name="_ENREF_18"/>
      <w:r>
        <w:rPr>
          <w:rFonts w:ascii="Cambria" w:hAnsi="Cambria"/>
          <w:noProof/>
          <w:sz w:val="18"/>
        </w:rPr>
        <w:t>[18] van den Berg B, Walgaard C, Drenthen J, Fokke C, Jacobs BC, van Doorn PA. Guillain-Barre syndrome: pathogenesis, diagnosis, treatment and prognosis. Nature reviews Neurology. 2014;10:469-82.</w:t>
      </w:r>
      <w:bookmarkEnd w:id="18"/>
    </w:p>
    <w:p w14:paraId="058BB6F5" w14:textId="77777777" w:rsidR="00791478" w:rsidRDefault="00791478" w:rsidP="00791478">
      <w:pPr>
        <w:rPr>
          <w:rFonts w:ascii="Cambria" w:hAnsi="Cambria"/>
          <w:noProof/>
          <w:sz w:val="18"/>
        </w:rPr>
      </w:pPr>
      <w:bookmarkStart w:id="19" w:name="_ENREF_19"/>
      <w:r>
        <w:rPr>
          <w:rFonts w:ascii="Cambria" w:hAnsi="Cambria"/>
          <w:noProof/>
          <w:sz w:val="18"/>
        </w:rPr>
        <w:t>[19] Bradl M, Kanamori Y, Nakashima I, Misu T, Fujihara K, Lassmann H, et al. Pain in neuromyelitis optica--prevalence, pathogenesis and therapy. Nature reviews Neurology. 2014;10:529-36.</w:t>
      </w:r>
      <w:bookmarkEnd w:id="19"/>
    </w:p>
    <w:p w14:paraId="33EFB2F5" w14:textId="77777777" w:rsidR="00791478" w:rsidRDefault="00791478" w:rsidP="00791478">
      <w:pPr>
        <w:rPr>
          <w:rFonts w:ascii="Cambria" w:hAnsi="Cambria"/>
          <w:noProof/>
          <w:sz w:val="18"/>
        </w:rPr>
      </w:pPr>
      <w:bookmarkStart w:id="20" w:name="_ENREF_20"/>
      <w:r>
        <w:rPr>
          <w:rFonts w:ascii="Cambria" w:hAnsi="Cambria"/>
          <w:noProof/>
          <w:sz w:val="18"/>
        </w:rPr>
        <w:t xml:space="preserve">[20] Goebel A. Complex regional pain syndrome in adults. </w:t>
      </w:r>
      <w:r w:rsidRPr="00791478">
        <w:rPr>
          <w:rFonts w:ascii="Lucida Grande" w:hAnsi="Lucida Grande" w:cs="Lucida Grande"/>
          <w:noProof/>
          <w:sz w:val="18"/>
        </w:rPr>
        <w:t>Rheumatology (Oxford)</w:t>
      </w:r>
      <w:r>
        <w:rPr>
          <w:rFonts w:ascii="Cambria" w:hAnsi="Cambria"/>
          <w:noProof/>
          <w:sz w:val="18"/>
        </w:rPr>
        <w:t>. 2011/10;50:1739-50.</w:t>
      </w:r>
      <w:bookmarkEnd w:id="20"/>
    </w:p>
    <w:p w14:paraId="4B5673E8" w14:textId="77777777" w:rsidR="00791478" w:rsidRDefault="00791478" w:rsidP="00791478">
      <w:pPr>
        <w:rPr>
          <w:rFonts w:ascii="Cambria" w:hAnsi="Cambria"/>
          <w:noProof/>
          <w:sz w:val="18"/>
        </w:rPr>
      </w:pPr>
      <w:bookmarkStart w:id="21" w:name="_ENREF_21"/>
      <w:r>
        <w:rPr>
          <w:rFonts w:ascii="Cambria" w:hAnsi="Cambria"/>
          <w:noProof/>
          <w:sz w:val="18"/>
        </w:rPr>
        <w:t>[21] Lenz M, Uceyler N, Frettloh J, Hoffken O, Krumova EK, Lissek S, et al. Local cytokine changes in complex regional pain syndrome type I (CRPS I) resolve after 6 months. Pain. 2013;154:2142-9.</w:t>
      </w:r>
      <w:bookmarkEnd w:id="21"/>
    </w:p>
    <w:p w14:paraId="53936831" w14:textId="77777777" w:rsidR="00791478" w:rsidRDefault="00791478" w:rsidP="00791478">
      <w:pPr>
        <w:rPr>
          <w:rFonts w:ascii="Cambria" w:hAnsi="Cambria"/>
          <w:noProof/>
          <w:sz w:val="18"/>
        </w:rPr>
      </w:pPr>
      <w:bookmarkStart w:id="22" w:name="_ENREF_22"/>
      <w:r>
        <w:rPr>
          <w:rFonts w:ascii="Cambria" w:hAnsi="Cambria"/>
          <w:noProof/>
          <w:sz w:val="18"/>
        </w:rPr>
        <w:t>[22] Birklein F, Drummond PD, Li W, Schlereth T, Albrecht N, Finch PM, et al. Activation of cutaneous immune responses in complex regional pain syndrome. J Pain. 2014.</w:t>
      </w:r>
      <w:bookmarkEnd w:id="22"/>
    </w:p>
    <w:p w14:paraId="0E6DA746" w14:textId="77777777" w:rsidR="00791478" w:rsidRDefault="00791478" w:rsidP="00791478">
      <w:pPr>
        <w:rPr>
          <w:rFonts w:ascii="Cambria" w:hAnsi="Cambria"/>
          <w:noProof/>
          <w:sz w:val="18"/>
        </w:rPr>
      </w:pPr>
      <w:bookmarkStart w:id="23" w:name="_ENREF_23"/>
      <w:r>
        <w:rPr>
          <w:rFonts w:ascii="Cambria" w:hAnsi="Cambria"/>
          <w:noProof/>
          <w:sz w:val="18"/>
        </w:rPr>
        <w:t>[23] Osborne S, Farrell J, Dearman RJ, MacIver K, Naisbitt DJ, Moots RJ, et al. Cutaneous immunopathology of long-standing complex regional pain syndrome. Eur J Pain. 2015;19:1516-26.</w:t>
      </w:r>
      <w:bookmarkEnd w:id="23"/>
    </w:p>
    <w:p w14:paraId="72B119FE" w14:textId="77777777" w:rsidR="00791478" w:rsidRDefault="00791478" w:rsidP="00791478">
      <w:pPr>
        <w:rPr>
          <w:rFonts w:ascii="Cambria" w:hAnsi="Cambria"/>
          <w:noProof/>
          <w:sz w:val="18"/>
        </w:rPr>
      </w:pPr>
      <w:bookmarkStart w:id="24" w:name="_ENREF_24"/>
      <w:r>
        <w:rPr>
          <w:rFonts w:ascii="Cambria" w:hAnsi="Cambria"/>
          <w:noProof/>
          <w:sz w:val="18"/>
        </w:rPr>
        <w:t>[24] Kemler MA, Furnee CA. Economic evaluation of spinal cord stimulation for chronic reflex sympathetic dystrophy. Neurology. 2002/10/22;59:1203-9.</w:t>
      </w:r>
      <w:bookmarkEnd w:id="24"/>
    </w:p>
    <w:p w14:paraId="005D5B63" w14:textId="77777777" w:rsidR="00791478" w:rsidRDefault="00791478" w:rsidP="00791478">
      <w:pPr>
        <w:rPr>
          <w:rFonts w:ascii="Cambria" w:hAnsi="Cambria"/>
          <w:noProof/>
          <w:sz w:val="18"/>
        </w:rPr>
      </w:pPr>
      <w:bookmarkStart w:id="25" w:name="_ENREF_25"/>
      <w:r>
        <w:rPr>
          <w:rFonts w:ascii="Cambria" w:hAnsi="Cambria"/>
          <w:noProof/>
          <w:sz w:val="18"/>
        </w:rPr>
        <w:t>[25] Veldman PH, Reynen HM, Arntz IE, Goris RJ. Signs and symptoms of reflex sympathetic dystrophy: prospective study of 829 patients. Lancet. 1993/10/23;342:1012-6.</w:t>
      </w:r>
      <w:bookmarkEnd w:id="25"/>
    </w:p>
    <w:p w14:paraId="3574DF70" w14:textId="77777777" w:rsidR="00791478" w:rsidRDefault="00791478" w:rsidP="00791478">
      <w:pPr>
        <w:rPr>
          <w:rFonts w:ascii="Cambria" w:hAnsi="Cambria"/>
          <w:noProof/>
          <w:sz w:val="18"/>
        </w:rPr>
      </w:pPr>
      <w:bookmarkStart w:id="26" w:name="_ENREF_26"/>
      <w:r>
        <w:rPr>
          <w:rFonts w:ascii="Cambria" w:hAnsi="Cambria"/>
          <w:noProof/>
          <w:sz w:val="18"/>
        </w:rPr>
        <w:t>[26] Goebel A, Blaes F. Complex regional pain syndrome, prototype of a novel kind of autoimmune disease. Autoimmun Rev. 2013;12:682-6.</w:t>
      </w:r>
      <w:bookmarkEnd w:id="26"/>
    </w:p>
    <w:p w14:paraId="69FC1FC2" w14:textId="77777777" w:rsidR="00791478" w:rsidRDefault="00791478" w:rsidP="00791478">
      <w:pPr>
        <w:rPr>
          <w:rFonts w:ascii="Cambria" w:hAnsi="Cambria"/>
          <w:noProof/>
          <w:sz w:val="18"/>
        </w:rPr>
      </w:pPr>
      <w:bookmarkStart w:id="27" w:name="_ENREF_27"/>
      <w:r>
        <w:rPr>
          <w:rFonts w:ascii="Cambria" w:hAnsi="Cambria"/>
          <w:noProof/>
          <w:sz w:val="18"/>
        </w:rPr>
        <w:t>[27] Dubuis E, Thompson V, Leite MI, Blaes F, Maihofner C, Greensmith D, et al. Longstanding complex regional pain syndrome is associated with activating autoantibodies against alpha-1a adrenoceptors. Pain. 2014;155:2408-17.</w:t>
      </w:r>
      <w:bookmarkEnd w:id="27"/>
    </w:p>
    <w:p w14:paraId="2DB18269" w14:textId="77777777" w:rsidR="00791478" w:rsidRDefault="00791478" w:rsidP="00791478">
      <w:pPr>
        <w:rPr>
          <w:rFonts w:ascii="Cambria" w:hAnsi="Cambria"/>
          <w:noProof/>
          <w:sz w:val="18"/>
        </w:rPr>
      </w:pPr>
      <w:bookmarkStart w:id="28" w:name="_ENREF_28"/>
      <w:r>
        <w:rPr>
          <w:rFonts w:ascii="Cambria" w:hAnsi="Cambria"/>
          <w:noProof/>
          <w:sz w:val="18"/>
        </w:rPr>
        <w:t>[28] Dharmalingam B. Immune mediated disturbances of bone, connective</w:t>
      </w:r>
    </w:p>
    <w:p w14:paraId="19CD391B" w14:textId="77777777" w:rsidR="00791478" w:rsidRDefault="00791478" w:rsidP="00791478">
      <w:pPr>
        <w:rPr>
          <w:rFonts w:ascii="Cambria" w:hAnsi="Cambria"/>
          <w:noProof/>
          <w:sz w:val="18"/>
        </w:rPr>
      </w:pPr>
      <w:r>
        <w:rPr>
          <w:rFonts w:ascii="Cambria" w:hAnsi="Cambria"/>
          <w:noProof/>
          <w:sz w:val="18"/>
        </w:rPr>
        <w:t>tissue and vascular metabolism in Complex Regional</w:t>
      </w:r>
    </w:p>
    <w:p w14:paraId="3C27BEE0" w14:textId="77777777" w:rsidR="00791478" w:rsidRDefault="00791478" w:rsidP="00791478">
      <w:pPr>
        <w:rPr>
          <w:rFonts w:ascii="Cambria" w:hAnsi="Cambria"/>
          <w:noProof/>
          <w:sz w:val="18"/>
        </w:rPr>
      </w:pPr>
      <w:r>
        <w:rPr>
          <w:rFonts w:ascii="Cambria" w:hAnsi="Cambria"/>
          <w:noProof/>
          <w:sz w:val="18"/>
        </w:rPr>
        <w:t>Pain Syndrome (CRPS) - a new pathogenic</w:t>
      </w:r>
    </w:p>
    <w:p w14:paraId="6DFD3140" w14:textId="77777777" w:rsidR="00791478" w:rsidRDefault="00791478" w:rsidP="00791478">
      <w:pPr>
        <w:rPr>
          <w:rFonts w:ascii="Cambria" w:hAnsi="Cambria"/>
          <w:noProof/>
          <w:sz w:val="18"/>
        </w:rPr>
      </w:pPr>
      <w:r>
        <w:rPr>
          <w:rFonts w:ascii="Cambria" w:hAnsi="Cambria"/>
          <w:noProof/>
          <w:sz w:val="18"/>
        </w:rPr>
        <w:t>mechanism of therapeutic relevance. Giessen, Germany: Giessen; 2015.</w:t>
      </w:r>
      <w:bookmarkEnd w:id="28"/>
    </w:p>
    <w:p w14:paraId="796A1CD4" w14:textId="77777777" w:rsidR="00791478" w:rsidRDefault="00791478" w:rsidP="00791478">
      <w:pPr>
        <w:rPr>
          <w:rFonts w:ascii="Cambria" w:hAnsi="Cambria"/>
          <w:noProof/>
          <w:sz w:val="18"/>
        </w:rPr>
      </w:pPr>
      <w:bookmarkStart w:id="29" w:name="_ENREF_29"/>
      <w:r>
        <w:rPr>
          <w:rFonts w:ascii="Cambria" w:hAnsi="Cambria"/>
          <w:noProof/>
          <w:sz w:val="18"/>
        </w:rPr>
        <w:t>[29] Reilly JM, Dharmalingam B, Marsh SJ, Thompson V, Goebel A, Brown DA. Effects of serum immunoglobulins from patients with complex regional pain syndrome (CRPS) on depolarisation-induced calcium transients in isolated dorsal root ganglion (DRG) neurons. Experimental neurology. 2015.</w:t>
      </w:r>
      <w:bookmarkEnd w:id="29"/>
    </w:p>
    <w:p w14:paraId="2076A530" w14:textId="77777777" w:rsidR="00791478" w:rsidRDefault="00791478" w:rsidP="00791478">
      <w:pPr>
        <w:rPr>
          <w:rFonts w:ascii="Cambria" w:hAnsi="Cambria"/>
          <w:noProof/>
          <w:sz w:val="18"/>
        </w:rPr>
      </w:pPr>
      <w:bookmarkStart w:id="30" w:name="_ENREF_30"/>
      <w:r>
        <w:rPr>
          <w:rFonts w:ascii="Cambria" w:hAnsi="Cambria"/>
          <w:noProof/>
          <w:sz w:val="18"/>
        </w:rPr>
        <w:t>[30] Sigtermans MJ, Van Hilten JJ, Bauer MC, Arbous MS, Marinus J, Sarton EY, et al. Ketamine produces effective and long-term pain relief in patients with Complex Regional Pain Syndrome Type 1. Pain. 2009/10;145:304-11.</w:t>
      </w:r>
      <w:bookmarkEnd w:id="30"/>
    </w:p>
    <w:p w14:paraId="1925768C" w14:textId="77777777" w:rsidR="00791478" w:rsidRDefault="00791478" w:rsidP="00791478">
      <w:pPr>
        <w:rPr>
          <w:rFonts w:ascii="Cambria" w:hAnsi="Cambria"/>
          <w:noProof/>
          <w:sz w:val="18"/>
        </w:rPr>
      </w:pPr>
      <w:bookmarkStart w:id="31" w:name="_ENREF_31"/>
      <w:r>
        <w:rPr>
          <w:rFonts w:ascii="Cambria" w:hAnsi="Cambria"/>
          <w:noProof/>
          <w:sz w:val="18"/>
        </w:rPr>
        <w:t>[31] Goebel A, Shenker N, Padfield N, Shoukrey K, McCabe C, Serpell M, et al. Low-dose intravenous immunoglobulin treatment for complex regional pain syndrome (LIPS): study protocol for a randomized controlled trial. Trials. 2014;15:404.</w:t>
      </w:r>
      <w:bookmarkEnd w:id="31"/>
    </w:p>
    <w:p w14:paraId="20A72CD1" w14:textId="77777777" w:rsidR="00791478" w:rsidRDefault="00791478" w:rsidP="00791478">
      <w:pPr>
        <w:rPr>
          <w:rFonts w:ascii="Cambria" w:hAnsi="Cambria"/>
          <w:noProof/>
          <w:sz w:val="18"/>
        </w:rPr>
      </w:pPr>
      <w:bookmarkStart w:id="32" w:name="_ENREF_32"/>
      <w:r>
        <w:rPr>
          <w:rFonts w:ascii="Cambria" w:hAnsi="Cambria"/>
          <w:noProof/>
          <w:sz w:val="18"/>
        </w:rPr>
        <w:t xml:space="preserve">[32] Goebel A, Baranowski AP, Maurer K, Ghiai A, McCabe C, Ambler G. Intravenous Immunoglobulin Treatment of Complex Regional Pain Syndrome: A Randomized Trial. </w:t>
      </w:r>
      <w:r w:rsidRPr="00791478">
        <w:rPr>
          <w:rFonts w:ascii="Lucida Grande" w:hAnsi="Lucida Grande" w:cs="Lucida Grande"/>
          <w:noProof/>
          <w:sz w:val="18"/>
        </w:rPr>
        <w:t>AnnInternMed</w:t>
      </w:r>
      <w:r>
        <w:rPr>
          <w:rFonts w:ascii="Cambria" w:hAnsi="Cambria"/>
          <w:noProof/>
          <w:sz w:val="18"/>
        </w:rPr>
        <w:t>. 2010;152:152-8.</w:t>
      </w:r>
      <w:bookmarkEnd w:id="32"/>
    </w:p>
    <w:p w14:paraId="4F4CF40C" w14:textId="77777777" w:rsidR="00791478" w:rsidRDefault="00791478" w:rsidP="00791478">
      <w:pPr>
        <w:rPr>
          <w:rFonts w:ascii="Cambria" w:hAnsi="Cambria"/>
          <w:noProof/>
          <w:sz w:val="18"/>
        </w:rPr>
      </w:pPr>
      <w:bookmarkStart w:id="33" w:name="_ENREF_33"/>
      <w:r>
        <w:rPr>
          <w:rFonts w:ascii="Cambria" w:hAnsi="Cambria"/>
          <w:noProof/>
          <w:sz w:val="18"/>
        </w:rPr>
        <w:t>[33] Goebel A, Jones S, Oomman S, Callaghan T, Sprotte G. Treatment of long-standing complex regional pain syndrome with therapeutic plasma exchange: a preliminary case series of patients treated in 2008-2014. Pain Med. 2014;15:2163-4.</w:t>
      </w:r>
      <w:bookmarkEnd w:id="33"/>
    </w:p>
    <w:p w14:paraId="4EE7DC59" w14:textId="77777777" w:rsidR="00791478" w:rsidRDefault="00791478" w:rsidP="00791478">
      <w:pPr>
        <w:rPr>
          <w:rFonts w:ascii="Cambria" w:hAnsi="Cambria"/>
          <w:noProof/>
          <w:sz w:val="18"/>
        </w:rPr>
      </w:pPr>
      <w:bookmarkStart w:id="34" w:name="_ENREF_34"/>
      <w:r>
        <w:rPr>
          <w:rFonts w:ascii="Cambria" w:hAnsi="Cambria"/>
          <w:noProof/>
          <w:sz w:val="18"/>
        </w:rPr>
        <w:t>[34] Blaes F, Dharmalingam B, Tschernatsch M, Feustel A, Fritz T, Kohr D, et al. Improvement of complex regional pain syndrome after plasmapheresis. Eur J Pain. 2015;19:503-7.</w:t>
      </w:r>
      <w:bookmarkEnd w:id="34"/>
    </w:p>
    <w:p w14:paraId="49AC9A92" w14:textId="77777777" w:rsidR="00791478" w:rsidRDefault="00791478" w:rsidP="00791478">
      <w:pPr>
        <w:rPr>
          <w:rFonts w:ascii="Cambria" w:hAnsi="Cambria"/>
          <w:noProof/>
          <w:sz w:val="18"/>
        </w:rPr>
      </w:pPr>
      <w:bookmarkStart w:id="35" w:name="_ENREF_35"/>
      <w:r>
        <w:rPr>
          <w:rFonts w:ascii="Cambria" w:hAnsi="Cambria"/>
          <w:noProof/>
          <w:sz w:val="18"/>
        </w:rPr>
        <w:t>[35] Aradillas E, Schwartzman RJ, Grothusen JR, Goebel A, Alexander GM. Plasma Exchange Therapy in Patients with Complex Regional Pain Syndrome. Pain physician. 2015;18:383-94.</w:t>
      </w:r>
      <w:bookmarkEnd w:id="35"/>
    </w:p>
    <w:p w14:paraId="491DD6BD" w14:textId="77777777" w:rsidR="00791478" w:rsidRDefault="00791478" w:rsidP="00791478">
      <w:pPr>
        <w:rPr>
          <w:rFonts w:ascii="Cambria" w:hAnsi="Cambria"/>
          <w:noProof/>
          <w:sz w:val="18"/>
        </w:rPr>
      </w:pPr>
      <w:bookmarkStart w:id="36" w:name="_ENREF_36"/>
      <w:r>
        <w:rPr>
          <w:rFonts w:ascii="Cambria" w:hAnsi="Cambria"/>
          <w:noProof/>
          <w:sz w:val="18"/>
        </w:rPr>
        <w:t>[36] Hendrickson JE, Hendrickson ET, Gehrie EA, Sidhu D, Wallukat G, Schimke I, et al. Complex regional pain syndrome and dysautonomia in a 14-year-old girl responsive to therapeutic plasma exchange. Journal of clinical apheresis. 2015.</w:t>
      </w:r>
      <w:bookmarkEnd w:id="36"/>
    </w:p>
    <w:p w14:paraId="4F313DF1" w14:textId="77777777" w:rsidR="00791478" w:rsidRDefault="00791478" w:rsidP="00791478">
      <w:pPr>
        <w:rPr>
          <w:rFonts w:ascii="Cambria" w:hAnsi="Cambria"/>
          <w:noProof/>
          <w:sz w:val="18"/>
        </w:rPr>
      </w:pPr>
      <w:bookmarkStart w:id="37" w:name="_ENREF_37"/>
      <w:r>
        <w:rPr>
          <w:rFonts w:ascii="Cambria" w:hAnsi="Cambria"/>
          <w:noProof/>
          <w:sz w:val="18"/>
        </w:rPr>
        <w:t>[37] Shillito P, Molenaar PC, Vincent A, Leys K, Zheng W, van den Berg RJ, et al. Acquired neuromyotonia: evidence for autoantibodies directed against K+ channels of peripheral nerves. Annals of neurology. 1995;38:714-22.</w:t>
      </w:r>
      <w:bookmarkEnd w:id="37"/>
    </w:p>
    <w:p w14:paraId="7C3D472A" w14:textId="77777777" w:rsidR="00791478" w:rsidRDefault="00791478" w:rsidP="00791478">
      <w:pPr>
        <w:rPr>
          <w:rFonts w:ascii="Cambria" w:hAnsi="Cambria"/>
          <w:noProof/>
          <w:sz w:val="18"/>
        </w:rPr>
      </w:pPr>
      <w:bookmarkStart w:id="38" w:name="_ENREF_38"/>
      <w:r>
        <w:rPr>
          <w:rFonts w:ascii="Cambria" w:hAnsi="Cambria"/>
          <w:noProof/>
          <w:sz w:val="18"/>
        </w:rPr>
        <w:t>[38] Vincent A. Developments in autoimmune channelopathies. Autoimmun Rev. 2013;12:678-81.</w:t>
      </w:r>
      <w:bookmarkEnd w:id="38"/>
    </w:p>
    <w:p w14:paraId="0F604EEA" w14:textId="77777777" w:rsidR="00791478" w:rsidRDefault="00791478" w:rsidP="00791478">
      <w:pPr>
        <w:rPr>
          <w:rFonts w:ascii="Cambria" w:hAnsi="Cambria"/>
          <w:noProof/>
          <w:sz w:val="18"/>
        </w:rPr>
      </w:pPr>
      <w:bookmarkStart w:id="39" w:name="_ENREF_39"/>
      <w:r>
        <w:rPr>
          <w:rFonts w:ascii="Cambria" w:hAnsi="Cambria"/>
          <w:noProof/>
          <w:sz w:val="18"/>
        </w:rPr>
        <w:t>[39] Tomimitsu H, Arimura K, Nagado T, Watanabe O, Otsuka R, Kurono A, et al. Mechanism of action of voltage-gated K+ channel antibodies in acquired neuromyotonia. Annals of neurology. 2004;56:440-4.</w:t>
      </w:r>
      <w:bookmarkEnd w:id="39"/>
    </w:p>
    <w:p w14:paraId="0CD2315A" w14:textId="77777777" w:rsidR="00791478" w:rsidRDefault="00791478" w:rsidP="00791478">
      <w:pPr>
        <w:rPr>
          <w:rFonts w:ascii="Cambria" w:hAnsi="Cambria"/>
          <w:noProof/>
          <w:sz w:val="18"/>
        </w:rPr>
      </w:pPr>
      <w:bookmarkStart w:id="40" w:name="_ENREF_40"/>
      <w:r>
        <w:rPr>
          <w:rFonts w:ascii="Cambria" w:hAnsi="Cambria"/>
          <w:noProof/>
          <w:sz w:val="18"/>
        </w:rPr>
        <w:t>[40] Irani SR, Alexander S, Waters P, Kleopa KA, Pettingill P, Zuliani L, et al. Antibodies to Kv1 potassium channel-complex proteins leucine-rich, glioma inactivated 1 protein and contactin-associated protein-2 in limbic encephalitis, Morvan's syndrome and acquired neuromyotonia. Brain. 2010;133:2734-48.</w:t>
      </w:r>
      <w:bookmarkEnd w:id="40"/>
    </w:p>
    <w:p w14:paraId="2830CD06" w14:textId="77777777" w:rsidR="00791478" w:rsidRDefault="00791478" w:rsidP="00791478">
      <w:pPr>
        <w:rPr>
          <w:rFonts w:ascii="Cambria" w:hAnsi="Cambria"/>
          <w:noProof/>
          <w:sz w:val="18"/>
        </w:rPr>
      </w:pPr>
      <w:bookmarkStart w:id="41" w:name="_ENREF_41"/>
      <w:r>
        <w:rPr>
          <w:rFonts w:ascii="Cambria" w:hAnsi="Cambria"/>
          <w:noProof/>
          <w:sz w:val="18"/>
        </w:rPr>
        <w:t>[41] Meeusen JW, Lennon VA, Klein CJ. Immunotherapy-responsive pain in an abattoir worker with fluctuating potassium channel-complex IgG. Neurology. 2012;79:1824-5.</w:t>
      </w:r>
      <w:bookmarkEnd w:id="41"/>
    </w:p>
    <w:p w14:paraId="0545EDE4" w14:textId="77777777" w:rsidR="00791478" w:rsidRDefault="00791478" w:rsidP="00791478">
      <w:pPr>
        <w:rPr>
          <w:rFonts w:ascii="Cambria" w:hAnsi="Cambria"/>
          <w:noProof/>
          <w:sz w:val="18"/>
        </w:rPr>
      </w:pPr>
      <w:bookmarkStart w:id="42" w:name="_ENREF_42"/>
      <w:r>
        <w:rPr>
          <w:rFonts w:ascii="Cambria" w:hAnsi="Cambria"/>
          <w:noProof/>
          <w:sz w:val="18"/>
        </w:rPr>
        <w:t>[42] Klein CJ, Lennon VA, Aston PA, McKeon A, Pittock SJ. Chronic pain as a manifestation of potassium channel-complex autoimmunity. Neurology. 2012;79:1136-44.</w:t>
      </w:r>
      <w:bookmarkEnd w:id="42"/>
    </w:p>
    <w:p w14:paraId="596D67B9" w14:textId="77777777" w:rsidR="00791478" w:rsidRDefault="00791478" w:rsidP="00791478">
      <w:pPr>
        <w:rPr>
          <w:rFonts w:ascii="Cambria" w:hAnsi="Cambria"/>
          <w:noProof/>
          <w:sz w:val="18"/>
        </w:rPr>
      </w:pPr>
      <w:bookmarkStart w:id="43" w:name="_ENREF_43"/>
      <w:r>
        <w:rPr>
          <w:rFonts w:ascii="Cambria" w:hAnsi="Cambria"/>
          <w:noProof/>
          <w:sz w:val="18"/>
        </w:rPr>
        <w:t>[43] Gewandter JS, Dworkin RH, Turk DC, McDermott MP, Baron R, Gastonguay MR, et al. Research designs for proof-of-concept chronic pain clinical trials: IMMPACT recommendations. Pain. 2014;155:1683-95.</w:t>
      </w:r>
      <w:bookmarkEnd w:id="43"/>
    </w:p>
    <w:p w14:paraId="40F8E736" w14:textId="77777777" w:rsidR="00791478" w:rsidRDefault="00791478" w:rsidP="00791478">
      <w:pPr>
        <w:rPr>
          <w:rFonts w:ascii="Cambria" w:hAnsi="Cambria"/>
          <w:noProof/>
          <w:sz w:val="18"/>
        </w:rPr>
      </w:pPr>
      <w:bookmarkStart w:id="44" w:name="_ENREF_44"/>
      <w:r>
        <w:rPr>
          <w:rFonts w:ascii="Cambria" w:hAnsi="Cambria"/>
          <w:noProof/>
          <w:sz w:val="18"/>
        </w:rPr>
        <w:t>[44] Fukuda K, Straus SE, Hickie I, Sharpe MC, Dobbins JG, Komaroff A. The chronic fatigue syndrome: a comprehensive approach to its definition and study. International Chronic Fatigue Syndrome Study Group. Annals of internal medicine. 1994;121:953-9.</w:t>
      </w:r>
      <w:bookmarkEnd w:id="44"/>
    </w:p>
    <w:p w14:paraId="2E2A52A6" w14:textId="77777777" w:rsidR="00791478" w:rsidRDefault="00791478" w:rsidP="00791478">
      <w:pPr>
        <w:rPr>
          <w:rFonts w:ascii="Cambria" w:hAnsi="Cambria"/>
          <w:noProof/>
          <w:sz w:val="18"/>
        </w:rPr>
      </w:pPr>
      <w:bookmarkStart w:id="45" w:name="_ENREF_45"/>
      <w:r>
        <w:rPr>
          <w:rFonts w:ascii="Cambria" w:hAnsi="Cambria"/>
          <w:noProof/>
          <w:sz w:val="18"/>
        </w:rPr>
        <w:t>[45] Medicine Io. Beyone Myalgic Encephalomyelitis/Chronic Fatigue Syndrome. Redefinind an Illness. In: Medicine Io, editor. Washington DC: National Academic Press; 2015.</w:t>
      </w:r>
      <w:bookmarkEnd w:id="45"/>
    </w:p>
    <w:p w14:paraId="6EE77031" w14:textId="77777777" w:rsidR="00791478" w:rsidRDefault="00791478" w:rsidP="00791478">
      <w:pPr>
        <w:rPr>
          <w:rFonts w:ascii="Cambria" w:hAnsi="Cambria"/>
          <w:noProof/>
          <w:sz w:val="18"/>
        </w:rPr>
      </w:pPr>
      <w:bookmarkStart w:id="46" w:name="_ENREF_46"/>
      <w:r>
        <w:rPr>
          <w:rFonts w:ascii="Cambria" w:hAnsi="Cambria"/>
          <w:noProof/>
          <w:sz w:val="18"/>
        </w:rPr>
        <w:t>[46] Haney E, Smith ME, McDonagh M, Pappas M, Daeges M, Wasson N, et al. Diagnostic Methods for Myalgic Encephalomyelitis/Chronic Fatigue Syndrome: A Systematic Review for a National Institutes of Health Pathways to Prevention Workshop. Annals of internal medicine. 2015;162:834-40.</w:t>
      </w:r>
      <w:bookmarkEnd w:id="46"/>
    </w:p>
    <w:p w14:paraId="755B5D64" w14:textId="77777777" w:rsidR="00791478" w:rsidRDefault="00791478" w:rsidP="00791478">
      <w:pPr>
        <w:rPr>
          <w:rFonts w:ascii="Cambria" w:hAnsi="Cambria"/>
          <w:noProof/>
          <w:sz w:val="18"/>
        </w:rPr>
      </w:pPr>
      <w:bookmarkStart w:id="47" w:name="_ENREF_47"/>
      <w:r>
        <w:rPr>
          <w:rFonts w:ascii="Cambria" w:hAnsi="Cambria"/>
          <w:noProof/>
          <w:sz w:val="18"/>
        </w:rPr>
        <w:t>[47] Linder R, Dinser R, Wagner M, Krueger GR, Hoffmann A. Generation of classification criteria for chronic fatigue syndrome using an artificial neural network and traditional criteria set. In Vivo. 2002;16:37-43.</w:t>
      </w:r>
      <w:bookmarkEnd w:id="47"/>
    </w:p>
    <w:p w14:paraId="65E2057E" w14:textId="77777777" w:rsidR="00791478" w:rsidRDefault="00791478" w:rsidP="00791478">
      <w:pPr>
        <w:rPr>
          <w:rFonts w:ascii="Cambria" w:hAnsi="Cambria"/>
          <w:noProof/>
          <w:sz w:val="18"/>
        </w:rPr>
      </w:pPr>
      <w:bookmarkStart w:id="48" w:name="_ENREF_48"/>
      <w:r>
        <w:rPr>
          <w:rFonts w:ascii="Cambria" w:hAnsi="Cambria"/>
          <w:noProof/>
          <w:sz w:val="18"/>
        </w:rPr>
        <w:t>[48] Smith ME, Haney E, McDonagh M, Pappas M, Daeges M, Wasson N, et al. Treatment of Myalgic Encephalomyelitis/Chronic Fatigue Syndrome: A Systematic Review for a National Institutes of Health Pathways to Prevention Workshop. Annals of internal medicine. 2015;162:841-50.</w:t>
      </w:r>
      <w:bookmarkEnd w:id="48"/>
    </w:p>
    <w:p w14:paraId="77AC7DAE" w14:textId="77777777" w:rsidR="00791478" w:rsidRDefault="00791478" w:rsidP="00791478">
      <w:pPr>
        <w:rPr>
          <w:rFonts w:ascii="Cambria" w:hAnsi="Cambria"/>
          <w:noProof/>
          <w:sz w:val="18"/>
        </w:rPr>
      </w:pPr>
      <w:bookmarkStart w:id="49" w:name="_ENREF_49"/>
      <w:r>
        <w:rPr>
          <w:rFonts w:ascii="Cambria" w:hAnsi="Cambria"/>
          <w:noProof/>
          <w:sz w:val="18"/>
        </w:rPr>
        <w:t>[49] Loebel M, Grabowski P, Heidecke H, Bauer S, Hanitsch LG, Wittke K, et al. Antibodies to beta adrenergic and muscarinic cholinergic receptors in patients with Chronic Fatigue Syndrome. Brain, behavior, and immunity. 2015.</w:t>
      </w:r>
      <w:bookmarkEnd w:id="49"/>
    </w:p>
    <w:p w14:paraId="307CB371" w14:textId="77777777" w:rsidR="00791478" w:rsidRDefault="00791478" w:rsidP="00791478">
      <w:pPr>
        <w:rPr>
          <w:rFonts w:ascii="Cambria" w:hAnsi="Cambria"/>
          <w:noProof/>
          <w:sz w:val="18"/>
        </w:rPr>
      </w:pPr>
      <w:bookmarkStart w:id="50" w:name="_ENREF_50"/>
      <w:r>
        <w:rPr>
          <w:rFonts w:ascii="Cambria" w:hAnsi="Cambria"/>
          <w:noProof/>
          <w:sz w:val="18"/>
        </w:rPr>
        <w:t>[50] Fluge O, Bruland O, Risa K, Storstein A, Kristoffersen EK, Sapkota D, et al. Benefit from B-lymphocyte depletion using the anti-CD20 antibody rituximab in chronic fatigue syndrome. A double-blind and placebo-controlled study. PloS one. 2011;6:e26358.</w:t>
      </w:r>
      <w:bookmarkEnd w:id="50"/>
    </w:p>
    <w:p w14:paraId="670F21E9" w14:textId="77777777" w:rsidR="00791478" w:rsidRDefault="00791478" w:rsidP="00791478">
      <w:pPr>
        <w:rPr>
          <w:rFonts w:ascii="Cambria" w:hAnsi="Cambria"/>
          <w:noProof/>
          <w:sz w:val="18"/>
        </w:rPr>
      </w:pPr>
      <w:bookmarkStart w:id="51" w:name="_ENREF_51"/>
      <w:r>
        <w:rPr>
          <w:rFonts w:ascii="Cambria" w:hAnsi="Cambria"/>
          <w:noProof/>
          <w:sz w:val="18"/>
        </w:rPr>
        <w:t>[51] Huang H, Benoist C, Mathis D. Rituximab specifically depletes short-lived autoreactive plasma cells in a mouse model of inflammatory arthritis. Proceedings of the National Academy of Sciences of the United States of America. 2010;107:4658-63.</w:t>
      </w:r>
      <w:bookmarkEnd w:id="51"/>
    </w:p>
    <w:p w14:paraId="1D8A615D" w14:textId="77777777" w:rsidR="00791478" w:rsidRDefault="00791478" w:rsidP="00791478">
      <w:pPr>
        <w:rPr>
          <w:rFonts w:ascii="Cambria" w:hAnsi="Cambria"/>
          <w:noProof/>
          <w:sz w:val="18"/>
        </w:rPr>
      </w:pPr>
      <w:bookmarkStart w:id="52" w:name="_ENREF_52"/>
      <w:r>
        <w:rPr>
          <w:rFonts w:ascii="Cambria" w:hAnsi="Cambria"/>
          <w:noProof/>
          <w:sz w:val="18"/>
        </w:rPr>
        <w:t>[52] Fluge O, Risa K, Lunde S, Alme K, Rekeland IG, Sapkota D, et al. B-Lymphocyte Depletion in Myalgic Encephalopathy/ Chronic Fatigue Syndrome. An Open-Label Phase II Study with Rituximab Maintenance Treatment. PloS one. 2015;10:e0129898.</w:t>
      </w:r>
      <w:bookmarkEnd w:id="52"/>
    </w:p>
    <w:p w14:paraId="2991B1FF" w14:textId="77777777" w:rsidR="00791478" w:rsidRDefault="00791478" w:rsidP="00791478">
      <w:pPr>
        <w:rPr>
          <w:rFonts w:ascii="Cambria" w:hAnsi="Cambria"/>
          <w:noProof/>
          <w:sz w:val="18"/>
        </w:rPr>
      </w:pPr>
      <w:bookmarkStart w:id="53" w:name="_ENREF_53"/>
      <w:r>
        <w:rPr>
          <w:rFonts w:ascii="Cambria" w:hAnsi="Cambria"/>
          <w:noProof/>
          <w:sz w:val="18"/>
        </w:rPr>
        <w:t>[53] Tamburin S, Borg K, Caro XJ, Jann S, Clark AJ, Magrinelli F, et al. Immunoglobulin G for the Treatment of Chronic Pain: Report of an Expert Workshop. Pain Med. 2014.</w:t>
      </w:r>
      <w:bookmarkEnd w:id="53"/>
    </w:p>
    <w:p w14:paraId="4E237C48" w14:textId="77777777" w:rsidR="00791478" w:rsidRDefault="00791478" w:rsidP="00791478">
      <w:pPr>
        <w:rPr>
          <w:rFonts w:ascii="Cambria" w:hAnsi="Cambria"/>
          <w:noProof/>
          <w:sz w:val="18"/>
        </w:rPr>
      </w:pPr>
      <w:bookmarkStart w:id="54" w:name="_ENREF_54"/>
      <w:r>
        <w:rPr>
          <w:rFonts w:ascii="Cambria" w:hAnsi="Cambria"/>
          <w:noProof/>
          <w:sz w:val="18"/>
        </w:rPr>
        <w:t xml:space="preserve">[54] Goebel A, Netal S, Schedel R, Sprotte G. Human pooled immunoglobulin in the treatment of chronic pain syndromes. </w:t>
      </w:r>
      <w:r w:rsidRPr="00791478">
        <w:rPr>
          <w:rFonts w:ascii="Lucida Grande" w:hAnsi="Lucida Grande" w:cs="Lucida Grande"/>
          <w:noProof/>
          <w:sz w:val="18"/>
        </w:rPr>
        <w:t>Pain Med</w:t>
      </w:r>
      <w:r>
        <w:rPr>
          <w:rFonts w:ascii="Cambria" w:hAnsi="Cambria"/>
          <w:noProof/>
          <w:sz w:val="18"/>
        </w:rPr>
        <w:t>. 2002/6;3:119-27.</w:t>
      </w:r>
      <w:bookmarkEnd w:id="54"/>
    </w:p>
    <w:p w14:paraId="6C6E04D5" w14:textId="77777777" w:rsidR="00791478" w:rsidRDefault="00791478" w:rsidP="00791478">
      <w:pPr>
        <w:rPr>
          <w:rFonts w:ascii="Cambria" w:hAnsi="Cambria"/>
          <w:noProof/>
          <w:sz w:val="18"/>
        </w:rPr>
      </w:pPr>
      <w:bookmarkStart w:id="55" w:name="_ENREF_55"/>
      <w:r>
        <w:rPr>
          <w:rFonts w:ascii="Cambria" w:hAnsi="Cambria"/>
          <w:noProof/>
          <w:sz w:val="18"/>
        </w:rPr>
        <w:t xml:space="preserve">[55] Engel GL. The need for a new medical model: a challenge for biomedicine. </w:t>
      </w:r>
      <w:r w:rsidRPr="00791478">
        <w:rPr>
          <w:rFonts w:ascii="Lucida Grande" w:hAnsi="Lucida Grande" w:cs="Lucida Grande"/>
          <w:noProof/>
          <w:sz w:val="18"/>
        </w:rPr>
        <w:t>Science</w:t>
      </w:r>
      <w:r>
        <w:rPr>
          <w:rFonts w:ascii="Cambria" w:hAnsi="Cambria"/>
          <w:noProof/>
          <w:sz w:val="18"/>
        </w:rPr>
        <w:t>. 1977/4/8;196:129-36.</w:t>
      </w:r>
      <w:bookmarkEnd w:id="55"/>
    </w:p>
    <w:p w14:paraId="55112159" w14:textId="77777777" w:rsidR="00791478" w:rsidRDefault="00791478" w:rsidP="00791478">
      <w:pPr>
        <w:rPr>
          <w:rFonts w:ascii="Cambria" w:hAnsi="Cambria"/>
          <w:noProof/>
          <w:sz w:val="18"/>
        </w:rPr>
      </w:pPr>
      <w:bookmarkStart w:id="56" w:name="_ENREF_56"/>
      <w:r>
        <w:rPr>
          <w:rFonts w:ascii="Cambria" w:hAnsi="Cambria"/>
          <w:noProof/>
          <w:sz w:val="18"/>
        </w:rPr>
        <w:t>[56] Treede RD, Jensen TS, Campbell JN, Cruccu G, Dostrovsky JO, Griffin JW, et al. Neuropathic pain: redefinition and a grading system for clinical and research purposes. Neurology. 2008/4/29;70:1630-5.</w:t>
      </w:r>
      <w:bookmarkEnd w:id="56"/>
    </w:p>
    <w:p w14:paraId="684FA295" w14:textId="77777777" w:rsidR="00791478" w:rsidRDefault="00791478" w:rsidP="00791478">
      <w:pPr>
        <w:rPr>
          <w:rFonts w:ascii="Cambria" w:hAnsi="Cambria"/>
          <w:noProof/>
          <w:sz w:val="18"/>
        </w:rPr>
      </w:pPr>
      <w:bookmarkStart w:id="57" w:name="_ENREF_57"/>
      <w:r>
        <w:rPr>
          <w:rFonts w:ascii="Cambria" w:hAnsi="Cambria"/>
          <w:noProof/>
          <w:sz w:val="18"/>
        </w:rPr>
        <w:t>[57] Lauria G, Ziegler D, Malik R, Merkies IS, Waxman SG, Faber CG. The role of sodium channels in painful diabetic and idiopathic neuropathy. Current diabetes reports. 2014;14:538.</w:t>
      </w:r>
      <w:bookmarkEnd w:id="57"/>
    </w:p>
    <w:p w14:paraId="347F8722" w14:textId="77777777" w:rsidR="00791478" w:rsidRDefault="00791478" w:rsidP="00791478">
      <w:pPr>
        <w:rPr>
          <w:rFonts w:ascii="Cambria" w:hAnsi="Cambria"/>
          <w:noProof/>
          <w:sz w:val="18"/>
        </w:rPr>
      </w:pPr>
      <w:bookmarkStart w:id="58" w:name="_ENREF_58"/>
      <w:r>
        <w:rPr>
          <w:rFonts w:ascii="Cambria" w:hAnsi="Cambria"/>
          <w:noProof/>
          <w:sz w:val="18"/>
        </w:rPr>
        <w:t xml:space="preserve">[58] Latremoliere A, Woolf CJ. Central sensitization: a generator of pain hypersensitivity by central neural plasticity. </w:t>
      </w:r>
      <w:r w:rsidRPr="00791478">
        <w:rPr>
          <w:rFonts w:ascii="Lucida Grande" w:hAnsi="Lucida Grande" w:cs="Lucida Grande"/>
          <w:noProof/>
          <w:sz w:val="18"/>
        </w:rPr>
        <w:t>J Pain</w:t>
      </w:r>
      <w:r>
        <w:rPr>
          <w:rFonts w:ascii="Cambria" w:hAnsi="Cambria"/>
          <w:noProof/>
          <w:sz w:val="18"/>
        </w:rPr>
        <w:t>. 2009/9;10:895-926.</w:t>
      </w:r>
      <w:bookmarkEnd w:id="58"/>
    </w:p>
    <w:p w14:paraId="135EFC96" w14:textId="40C72FBF" w:rsidR="00791478" w:rsidRDefault="00791478" w:rsidP="00791478">
      <w:pPr>
        <w:rPr>
          <w:rFonts w:ascii="Cambria" w:hAnsi="Cambria"/>
          <w:noProof/>
          <w:sz w:val="18"/>
        </w:rPr>
      </w:pPr>
    </w:p>
    <w:p w14:paraId="142C7F1F" w14:textId="40C652B0" w:rsidR="00860221" w:rsidRDefault="00276817">
      <w:r>
        <w:fldChar w:fldCharType="end"/>
      </w:r>
    </w:p>
    <w:p w14:paraId="56265E7A" w14:textId="77777777" w:rsidR="00F149F0" w:rsidRDefault="00F149F0"/>
    <w:p w14:paraId="2AD58D0D" w14:textId="77777777" w:rsidR="00895CA3" w:rsidRDefault="00F149F0">
      <w:pPr>
        <w:rPr>
          <w:b/>
        </w:rPr>
      </w:pPr>
      <w:r w:rsidRPr="00895CA3">
        <w:rPr>
          <w:b/>
        </w:rPr>
        <w:t xml:space="preserve">Box </w:t>
      </w:r>
    </w:p>
    <w:p w14:paraId="4A7B957E" w14:textId="77777777" w:rsidR="004D7CAC" w:rsidRPr="00895CA3" w:rsidRDefault="004D7CAC">
      <w:pPr>
        <w:rPr>
          <w:b/>
        </w:rPr>
      </w:pPr>
    </w:p>
    <w:p w14:paraId="0FFE6B82" w14:textId="5E4E5BF6" w:rsidR="002F3523" w:rsidRDefault="002F3523">
      <w:pPr>
        <w:rPr>
          <w:i/>
        </w:rPr>
      </w:pPr>
      <w:r>
        <w:rPr>
          <w:i/>
        </w:rPr>
        <w:t>Nociceptor</w:t>
      </w:r>
    </w:p>
    <w:p w14:paraId="73E97585" w14:textId="6FE49470" w:rsidR="002F3523" w:rsidRPr="002F3523" w:rsidRDefault="002F3523">
      <w:pPr>
        <w:rPr>
          <w:sz w:val="20"/>
          <w:szCs w:val="20"/>
        </w:rPr>
      </w:pPr>
      <w:r w:rsidRPr="002F3523">
        <w:rPr>
          <w:sz w:val="20"/>
          <w:szCs w:val="20"/>
        </w:rPr>
        <w:t xml:space="preserve">A nerve cell, which </w:t>
      </w:r>
      <w:r>
        <w:rPr>
          <w:sz w:val="20"/>
          <w:szCs w:val="20"/>
        </w:rPr>
        <w:t>responds to</w:t>
      </w:r>
      <w:r w:rsidRPr="002F3523">
        <w:rPr>
          <w:sz w:val="20"/>
          <w:szCs w:val="20"/>
        </w:rPr>
        <w:t xml:space="preserve"> actually or potentially damaging stimuli</w:t>
      </w:r>
    </w:p>
    <w:p w14:paraId="2E6F0397" w14:textId="77777777" w:rsidR="002F3523" w:rsidRDefault="002F3523">
      <w:pPr>
        <w:rPr>
          <w:i/>
        </w:rPr>
      </w:pPr>
    </w:p>
    <w:p w14:paraId="66350B42" w14:textId="72A893EB" w:rsidR="00895CA3" w:rsidRPr="00895CA3" w:rsidRDefault="00895CA3">
      <w:pPr>
        <w:rPr>
          <w:i/>
        </w:rPr>
      </w:pPr>
      <w:r w:rsidRPr="00895CA3">
        <w:rPr>
          <w:i/>
        </w:rPr>
        <w:t>Nociceptive pain</w:t>
      </w:r>
    </w:p>
    <w:p w14:paraId="4227B356" w14:textId="0817B16E" w:rsidR="002F3523" w:rsidRPr="00846BCA" w:rsidRDefault="00434264">
      <w:pPr>
        <w:rPr>
          <w:sz w:val="20"/>
          <w:szCs w:val="20"/>
        </w:rPr>
      </w:pPr>
      <w:r w:rsidRPr="00846BCA">
        <w:rPr>
          <w:sz w:val="20"/>
          <w:szCs w:val="20"/>
        </w:rPr>
        <w:t xml:space="preserve">Nociceptive pain develops when receptors on </w:t>
      </w:r>
      <w:r w:rsidR="00846BCA" w:rsidRPr="00846BCA">
        <w:rPr>
          <w:sz w:val="20"/>
          <w:szCs w:val="20"/>
        </w:rPr>
        <w:t>intact nerves, which can sen</w:t>
      </w:r>
      <w:r w:rsidR="00C24060">
        <w:rPr>
          <w:sz w:val="20"/>
          <w:szCs w:val="20"/>
        </w:rPr>
        <w:t>se noxious signals</w:t>
      </w:r>
      <w:r w:rsidR="00545766">
        <w:rPr>
          <w:sz w:val="20"/>
          <w:szCs w:val="20"/>
        </w:rPr>
        <w:t xml:space="preserve"> </w:t>
      </w:r>
      <w:r w:rsidR="00545766" w:rsidRPr="00434264">
        <w:rPr>
          <w:rFonts w:cs="Times New Roman"/>
          <w:sz w:val="20"/>
          <w:szCs w:val="20"/>
        </w:rPr>
        <w:t xml:space="preserve">(a noxious </w:t>
      </w:r>
      <w:r w:rsidR="00545766">
        <w:rPr>
          <w:rFonts w:cs="Times New Roman"/>
          <w:sz w:val="20"/>
          <w:szCs w:val="20"/>
        </w:rPr>
        <w:t>signal</w:t>
      </w:r>
      <w:r w:rsidR="00545766" w:rsidRPr="00434264">
        <w:rPr>
          <w:rFonts w:cs="Times New Roman"/>
          <w:sz w:val="20"/>
          <w:szCs w:val="20"/>
        </w:rPr>
        <w:t xml:space="preserve"> actually or potentially causes tissue damage)</w:t>
      </w:r>
      <w:r w:rsidR="00C24060">
        <w:rPr>
          <w:sz w:val="20"/>
          <w:szCs w:val="20"/>
        </w:rPr>
        <w:t xml:space="preserve"> are excited, for example through</w:t>
      </w:r>
      <w:r w:rsidR="00545766">
        <w:rPr>
          <w:sz w:val="20"/>
          <w:szCs w:val="20"/>
        </w:rPr>
        <w:t xml:space="preserve"> exposure to</w:t>
      </w:r>
      <w:r w:rsidR="00C24060">
        <w:rPr>
          <w:sz w:val="20"/>
          <w:szCs w:val="20"/>
        </w:rPr>
        <w:t xml:space="preserve"> inflammatory mediators released under a skin blister (</w:t>
      </w:r>
      <w:r w:rsidR="00C24060" w:rsidRPr="00C24060">
        <w:rPr>
          <w:sz w:val="20"/>
          <w:szCs w:val="20"/>
        </w:rPr>
        <w:t>http://www.iasp-pain.org/Taxonomy?navItemNumber=576#Nociceptivepain</w:t>
      </w:r>
      <w:r w:rsidR="00C24060">
        <w:rPr>
          <w:sz w:val="20"/>
          <w:szCs w:val="20"/>
        </w:rPr>
        <w:t xml:space="preserve">). </w:t>
      </w:r>
    </w:p>
    <w:p w14:paraId="03E4EDA0" w14:textId="77777777" w:rsidR="00846BCA" w:rsidRDefault="00846BCA"/>
    <w:p w14:paraId="78BD965C" w14:textId="1A408E77" w:rsidR="00B2368A" w:rsidRDefault="00B2368A">
      <w:pPr>
        <w:rPr>
          <w:i/>
        </w:rPr>
      </w:pPr>
      <w:r w:rsidRPr="00B2368A">
        <w:rPr>
          <w:i/>
        </w:rPr>
        <w:t>Neuropathic pain</w:t>
      </w:r>
    </w:p>
    <w:p w14:paraId="007CD0CC" w14:textId="295DE977" w:rsidR="00846BCA" w:rsidRPr="00846BCA" w:rsidRDefault="00545766">
      <w:pPr>
        <w:rPr>
          <w:sz w:val="20"/>
          <w:szCs w:val="20"/>
        </w:rPr>
      </w:pPr>
      <w:r>
        <w:rPr>
          <w:sz w:val="20"/>
          <w:szCs w:val="20"/>
        </w:rPr>
        <w:t xml:space="preserve">This is pain arising </w:t>
      </w:r>
      <w:r w:rsidR="00846BCA" w:rsidRPr="00846BCA">
        <w:rPr>
          <w:sz w:val="20"/>
          <w:szCs w:val="20"/>
        </w:rPr>
        <w:t>as a direct consequence of a lesion or disease affecting the somatosensory system</w:t>
      </w:r>
      <w:r w:rsidR="004C3763">
        <w:rPr>
          <w:sz w:val="20"/>
          <w:szCs w:val="20"/>
        </w:rPr>
        <w:t xml:space="preserve"> </w:t>
      </w:r>
      <w:r w:rsidR="004C3763">
        <w:rPr>
          <w:sz w:val="20"/>
          <w:szCs w:val="20"/>
        </w:rPr>
        <w:fldChar w:fldCharType="begin"/>
      </w:r>
      <w:r w:rsidR="00791478">
        <w:rPr>
          <w:sz w:val="20"/>
          <w:szCs w:val="20"/>
        </w:rPr>
        <w:instrText xml:space="preserve"> ADDIN EN.CITE &lt;EndNote&gt;&lt;Cite&gt;&lt;Author&gt;Treede&lt;/Author&gt;&lt;Year&gt;2008/4/29&lt;/Year&gt;&lt;RecNum&gt;1172&lt;/RecNum&gt;&lt;DisplayText&gt;[56]&lt;/DisplayText&gt;&lt;record&gt;&lt;rec-number&gt;1172&lt;/rec-number&gt;&lt;foreign-keys&gt;&lt;key app="EN" db-id="rpdfwxw2q9v0a7esvvj5pd2gwd0rfp2a2zt5"&gt;1172&lt;/key&gt;&lt;/foreign-keys&gt;&lt;ref-type name="Journal Article"&gt;17&lt;/ref-type&gt;&lt;contributors&gt;&lt;authors&gt;&lt;author&gt;Treede,R.D.&lt;/author&gt;&lt;author&gt; Jensen,T.S.&lt;/author&gt;&lt;author&gt; Campbell,J.N.&lt;/author&gt;&lt;author&gt; Cruccu,G.&lt;/author&gt;&lt;author&gt; Dostrovsky,J.O.&lt;/author&gt;&lt;author&gt; Griffin,J.W.&lt;/author&gt;&lt;author&gt; Hansson,P.&lt;/author&gt;&lt;author&gt; Hughes,R.&lt;/author&gt;&lt;author&gt; Nurmikko,T.&lt;/author&gt;&lt;author&gt; Serra,J.&lt;/author&gt;&lt;/authors&gt;&lt;/contributors&gt;&lt;auth-address&gt;Institute of Physiology and Pathophysiology, Johannes Gutenberg University, Mainz, Germany&lt;/auth-address&gt;&lt;titles&gt;&lt;title&gt;Neuropathic pain: redefinition and a grading system for clinical and research purposes&lt;/title&gt;&lt;secondary-title&gt;Neurology&lt;/secondary-title&gt;&lt;/titles&gt;&lt;periodical&gt;&lt;full-title&gt;Neurology&lt;/full-title&gt;&lt;/periodical&gt;&lt;pages&gt;1630-1635&lt;/pages&gt;&lt;volume&gt;70&lt;/volume&gt;&lt;number&gt;18&lt;/number&gt;&lt;keywords&gt;&lt;keyword&gt;Algorithms&lt;/keyword&gt;&lt;keyword&gt;Association&lt;/keyword&gt;&lt;keyword&gt;classification&lt;/keyword&gt;&lt;keyword&gt;diagnosis&lt;/keyword&gt;&lt;keyword&gt;Diagnostic Imaging&lt;/keyword&gt;&lt;keyword&gt;Disease&lt;/keyword&gt;&lt;keyword&gt;etiology&lt;/keyword&gt;&lt;keyword&gt;Germany&lt;/keyword&gt;&lt;keyword&gt;Humans&lt;/keyword&gt;&lt;keyword&gt;Nervous System&lt;/keyword&gt;&lt;keyword&gt;Neuralgia&lt;/keyword&gt;&lt;keyword&gt;Neurologic Examination&lt;/keyword&gt;&lt;keyword&gt;Nociceptors&lt;/keyword&gt;&lt;keyword&gt;Pain&lt;/keyword&gt;&lt;keyword&gt;Pain Measurement&lt;/keyword&gt;&lt;keyword&gt;Peripheral Nervous System Diseases&lt;/keyword&gt;&lt;keyword&gt;physiology&lt;/keyword&gt;&lt;keyword&gt;physiopathology&lt;/keyword&gt;&lt;keyword&gt;Research&lt;/keyword&gt;&lt;keyword&gt;Research Support&lt;/keyword&gt;&lt;keyword&gt;Severity of Illness Index&lt;/keyword&gt;&lt;keyword&gt;Terminology as Topic&lt;/keyword&gt;&lt;/keywords&gt;&lt;dates&gt;&lt;year&gt;2008/4/29&lt;/year&gt;&lt;/dates&gt;&lt;urls&gt;&lt;/urls&gt;&lt;/record&gt;&lt;/Cite&gt;&lt;/EndNote&gt;</w:instrText>
      </w:r>
      <w:r w:rsidR="004C3763">
        <w:rPr>
          <w:sz w:val="20"/>
          <w:szCs w:val="20"/>
        </w:rPr>
        <w:fldChar w:fldCharType="separate"/>
      </w:r>
      <w:r w:rsidR="00791478">
        <w:rPr>
          <w:noProof/>
          <w:sz w:val="20"/>
          <w:szCs w:val="20"/>
        </w:rPr>
        <w:t>[</w:t>
      </w:r>
      <w:hyperlink w:anchor="_ENREF_56" w:tooltip="Treede, 2008/4/29 #1172" w:history="1">
        <w:r w:rsidR="00791478">
          <w:rPr>
            <w:noProof/>
            <w:sz w:val="20"/>
            <w:szCs w:val="20"/>
          </w:rPr>
          <w:t>56</w:t>
        </w:r>
      </w:hyperlink>
      <w:r w:rsidR="00791478">
        <w:rPr>
          <w:noProof/>
          <w:sz w:val="20"/>
          <w:szCs w:val="20"/>
        </w:rPr>
        <w:t>]</w:t>
      </w:r>
      <w:r w:rsidR="004C3763">
        <w:rPr>
          <w:sz w:val="20"/>
          <w:szCs w:val="20"/>
        </w:rPr>
        <w:fldChar w:fldCharType="end"/>
      </w:r>
      <w:r w:rsidR="00846BCA" w:rsidRPr="00846BCA">
        <w:rPr>
          <w:sz w:val="20"/>
          <w:szCs w:val="20"/>
        </w:rPr>
        <w:t>. Ex</w:t>
      </w:r>
      <w:r w:rsidR="00C24060">
        <w:rPr>
          <w:sz w:val="20"/>
          <w:szCs w:val="20"/>
        </w:rPr>
        <w:t>amples include pain after parti</w:t>
      </w:r>
      <w:r w:rsidR="00846BCA" w:rsidRPr="00846BCA">
        <w:rPr>
          <w:sz w:val="20"/>
          <w:szCs w:val="20"/>
        </w:rPr>
        <w:t>al nerve transection, or pain as a result of diabetes-</w:t>
      </w:r>
      <w:r w:rsidR="00C24060">
        <w:rPr>
          <w:sz w:val="20"/>
          <w:szCs w:val="20"/>
        </w:rPr>
        <w:t>associated</w:t>
      </w:r>
      <w:r w:rsidR="00846BCA" w:rsidRPr="00846BCA">
        <w:rPr>
          <w:sz w:val="20"/>
          <w:szCs w:val="20"/>
        </w:rPr>
        <w:t xml:space="preserve"> metabolic nerve damage, or chemotherapy-induced nerve damage. </w:t>
      </w:r>
      <w:r w:rsidR="0027164E">
        <w:rPr>
          <w:sz w:val="20"/>
          <w:szCs w:val="20"/>
        </w:rPr>
        <w:t xml:space="preserve">For clarity, although neuropathy is frequently </w:t>
      </w:r>
      <w:r w:rsidR="0046296D">
        <w:rPr>
          <w:sz w:val="20"/>
          <w:szCs w:val="20"/>
        </w:rPr>
        <w:t>diagnosed</w:t>
      </w:r>
      <w:r w:rsidR="0027164E">
        <w:rPr>
          <w:sz w:val="20"/>
          <w:szCs w:val="20"/>
        </w:rPr>
        <w:t xml:space="preserve"> </w:t>
      </w:r>
      <w:r w:rsidR="00E00F7E">
        <w:rPr>
          <w:sz w:val="20"/>
          <w:szCs w:val="20"/>
        </w:rPr>
        <w:t>upon</w:t>
      </w:r>
      <w:r w:rsidR="0027164E">
        <w:rPr>
          <w:sz w:val="20"/>
          <w:szCs w:val="20"/>
        </w:rPr>
        <w:t xml:space="preserve"> </w:t>
      </w:r>
      <w:r w:rsidR="0046296D">
        <w:rPr>
          <w:sz w:val="20"/>
          <w:szCs w:val="20"/>
        </w:rPr>
        <w:t>a reduced count of</w:t>
      </w:r>
      <w:r w:rsidR="0027164E">
        <w:rPr>
          <w:sz w:val="20"/>
          <w:szCs w:val="20"/>
        </w:rPr>
        <w:t xml:space="preserve"> </w:t>
      </w:r>
      <w:r w:rsidR="0046296D">
        <w:rPr>
          <w:sz w:val="20"/>
          <w:szCs w:val="20"/>
        </w:rPr>
        <w:t xml:space="preserve">small </w:t>
      </w:r>
      <w:r>
        <w:rPr>
          <w:sz w:val="20"/>
          <w:szCs w:val="20"/>
        </w:rPr>
        <w:t xml:space="preserve">skin </w:t>
      </w:r>
      <w:r w:rsidR="0027164E">
        <w:rPr>
          <w:sz w:val="20"/>
          <w:szCs w:val="20"/>
        </w:rPr>
        <w:t xml:space="preserve">nerve </w:t>
      </w:r>
      <w:proofErr w:type="spellStart"/>
      <w:r w:rsidR="0027164E">
        <w:rPr>
          <w:sz w:val="20"/>
          <w:szCs w:val="20"/>
        </w:rPr>
        <w:t>fibres</w:t>
      </w:r>
      <w:proofErr w:type="spellEnd"/>
      <w:r w:rsidR="0027164E">
        <w:rPr>
          <w:sz w:val="20"/>
          <w:szCs w:val="20"/>
        </w:rPr>
        <w:t xml:space="preserve">, the mere </w:t>
      </w:r>
      <w:proofErr w:type="spellStart"/>
      <w:r w:rsidR="0027164E">
        <w:rPr>
          <w:sz w:val="20"/>
          <w:szCs w:val="20"/>
        </w:rPr>
        <w:t>rarification</w:t>
      </w:r>
      <w:proofErr w:type="spellEnd"/>
      <w:r w:rsidR="0027164E">
        <w:rPr>
          <w:sz w:val="20"/>
          <w:szCs w:val="20"/>
        </w:rPr>
        <w:t xml:space="preserve"> of nerve </w:t>
      </w:r>
      <w:proofErr w:type="spellStart"/>
      <w:r w:rsidR="0027164E">
        <w:rPr>
          <w:sz w:val="20"/>
          <w:szCs w:val="20"/>
        </w:rPr>
        <w:t>fibres</w:t>
      </w:r>
      <w:proofErr w:type="spellEnd"/>
      <w:r w:rsidR="0027164E">
        <w:rPr>
          <w:sz w:val="20"/>
          <w:szCs w:val="20"/>
        </w:rPr>
        <w:t xml:space="preserve"> canno</w:t>
      </w:r>
      <w:r w:rsidR="0046296D">
        <w:rPr>
          <w:sz w:val="20"/>
          <w:szCs w:val="20"/>
        </w:rPr>
        <w:t xml:space="preserve">t explain the development pain, and ultimately what makes a condition painful on the background </w:t>
      </w:r>
      <w:proofErr w:type="gramStart"/>
      <w:r w:rsidR="0046296D">
        <w:rPr>
          <w:sz w:val="20"/>
          <w:szCs w:val="20"/>
        </w:rPr>
        <w:t xml:space="preserve">of </w:t>
      </w:r>
      <w:r>
        <w:rPr>
          <w:sz w:val="20"/>
          <w:szCs w:val="20"/>
        </w:rPr>
        <w:t xml:space="preserve">an </w:t>
      </w:r>
      <w:r w:rsidR="0046296D">
        <w:rPr>
          <w:sz w:val="20"/>
          <w:szCs w:val="20"/>
        </w:rPr>
        <w:t xml:space="preserve">established </w:t>
      </w:r>
      <w:r w:rsidR="00C24060">
        <w:rPr>
          <w:sz w:val="20"/>
          <w:szCs w:val="20"/>
        </w:rPr>
        <w:t>noxious triggers</w:t>
      </w:r>
      <w:proofErr w:type="gramEnd"/>
      <w:r w:rsidR="0046296D">
        <w:rPr>
          <w:sz w:val="20"/>
          <w:szCs w:val="20"/>
        </w:rPr>
        <w:t xml:space="preserve"> is often not known. </w:t>
      </w:r>
      <w:proofErr w:type="gramStart"/>
      <w:r w:rsidR="0046296D">
        <w:rPr>
          <w:sz w:val="20"/>
          <w:szCs w:val="20"/>
        </w:rPr>
        <w:t>Genetically-determined</w:t>
      </w:r>
      <w:proofErr w:type="gramEnd"/>
      <w:r w:rsidR="0046296D">
        <w:rPr>
          <w:sz w:val="20"/>
          <w:szCs w:val="20"/>
        </w:rPr>
        <w:t xml:space="preserve"> variations in the abnormal expressions of channels in response to nerve-</w:t>
      </w:r>
      <w:proofErr w:type="spellStart"/>
      <w:r w:rsidR="0046296D">
        <w:rPr>
          <w:sz w:val="20"/>
          <w:szCs w:val="20"/>
        </w:rPr>
        <w:t>fibre</w:t>
      </w:r>
      <w:proofErr w:type="spellEnd"/>
      <w:r w:rsidR="0046296D">
        <w:rPr>
          <w:sz w:val="20"/>
          <w:szCs w:val="20"/>
        </w:rPr>
        <w:t xml:space="preserve"> damaging events (which do not necessarily need to destroy these </w:t>
      </w:r>
      <w:proofErr w:type="spellStart"/>
      <w:r w:rsidR="0046296D">
        <w:rPr>
          <w:sz w:val="20"/>
          <w:szCs w:val="20"/>
        </w:rPr>
        <w:t>fibres</w:t>
      </w:r>
      <w:proofErr w:type="spellEnd"/>
      <w:r w:rsidR="0046296D">
        <w:rPr>
          <w:sz w:val="20"/>
          <w:szCs w:val="20"/>
        </w:rPr>
        <w:t xml:space="preserve">) is one attractive possibility </w:t>
      </w:r>
      <w:r w:rsidR="006549EF">
        <w:rPr>
          <w:sz w:val="20"/>
          <w:szCs w:val="20"/>
        </w:rPr>
        <w:t xml:space="preserve">that is currently subject to intensive research </w:t>
      </w:r>
      <w:r w:rsidR="004C3763">
        <w:rPr>
          <w:sz w:val="20"/>
          <w:szCs w:val="20"/>
        </w:rPr>
        <w:fldChar w:fldCharType="begin">
          <w:fldData xml:space="preserve">PEVuZE5vdGU+PENpdGU+PEF1dGhvcj5MYXVyaWE8L0F1dGhvcj48WWVhcj4yMDE0PC9ZZWFyPjxS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==
</w:fldData>
        </w:fldChar>
      </w:r>
      <w:r w:rsidR="00791478">
        <w:rPr>
          <w:sz w:val="20"/>
          <w:szCs w:val="20"/>
        </w:rPr>
        <w:instrText xml:space="preserve"> ADDIN EN.CITE </w:instrText>
      </w:r>
      <w:r w:rsidR="00791478">
        <w:rPr>
          <w:sz w:val="20"/>
          <w:szCs w:val="20"/>
        </w:rPr>
        <w:fldChar w:fldCharType="begin">
          <w:fldData xml:space="preserve">PEVuZE5vdGU+PENpdGU+PEF1dGhvcj5MYXVyaWE8L0F1dGhvcj48WWVhcj4yMDE0PC9ZZWFyPjxS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==
</w:fldData>
        </w:fldChar>
      </w:r>
      <w:r w:rsidR="00791478">
        <w:rPr>
          <w:sz w:val="20"/>
          <w:szCs w:val="20"/>
        </w:rPr>
        <w:instrText xml:space="preserve"> ADDIN EN.CITE.DATA </w:instrText>
      </w:r>
      <w:r w:rsidR="00791478">
        <w:rPr>
          <w:sz w:val="20"/>
          <w:szCs w:val="20"/>
        </w:rPr>
      </w:r>
      <w:r w:rsidR="00791478">
        <w:rPr>
          <w:sz w:val="20"/>
          <w:szCs w:val="20"/>
        </w:rPr>
        <w:fldChar w:fldCharType="end"/>
      </w:r>
      <w:r w:rsidR="004C3763">
        <w:rPr>
          <w:sz w:val="20"/>
          <w:szCs w:val="20"/>
        </w:rPr>
      </w:r>
      <w:r w:rsidR="004C3763">
        <w:rPr>
          <w:sz w:val="20"/>
          <w:szCs w:val="20"/>
        </w:rPr>
        <w:fldChar w:fldCharType="separate"/>
      </w:r>
      <w:r w:rsidR="00791478">
        <w:rPr>
          <w:noProof/>
          <w:sz w:val="20"/>
          <w:szCs w:val="20"/>
        </w:rPr>
        <w:t>[</w:t>
      </w:r>
      <w:hyperlink w:anchor="_ENREF_57" w:tooltip="Lauria, 2014 #1669" w:history="1">
        <w:r w:rsidR="00791478">
          <w:rPr>
            <w:noProof/>
            <w:sz w:val="20"/>
            <w:szCs w:val="20"/>
          </w:rPr>
          <w:t>57</w:t>
        </w:r>
      </w:hyperlink>
      <w:r w:rsidR="00791478">
        <w:rPr>
          <w:noProof/>
          <w:sz w:val="20"/>
          <w:szCs w:val="20"/>
        </w:rPr>
        <w:t>]</w:t>
      </w:r>
      <w:r w:rsidR="004C3763">
        <w:rPr>
          <w:sz w:val="20"/>
          <w:szCs w:val="20"/>
        </w:rPr>
        <w:fldChar w:fldCharType="end"/>
      </w:r>
      <w:r w:rsidR="004211BE">
        <w:rPr>
          <w:sz w:val="20"/>
          <w:szCs w:val="20"/>
        </w:rPr>
        <w:t xml:space="preserve">.  </w:t>
      </w:r>
    </w:p>
    <w:p w14:paraId="1E16A7EE" w14:textId="77777777" w:rsidR="00895CA3" w:rsidRDefault="00895CA3"/>
    <w:p w14:paraId="1903508E" w14:textId="450433CC" w:rsidR="00F149F0" w:rsidRPr="00B2368A" w:rsidRDefault="00B2368A">
      <w:pPr>
        <w:rPr>
          <w:i/>
        </w:rPr>
      </w:pPr>
      <w:r w:rsidRPr="00B2368A">
        <w:rPr>
          <w:i/>
        </w:rPr>
        <w:t xml:space="preserve">Central </w:t>
      </w:r>
      <w:proofErr w:type="spellStart"/>
      <w:r w:rsidRPr="00B2368A">
        <w:rPr>
          <w:i/>
        </w:rPr>
        <w:t>Sensitisation</w:t>
      </w:r>
      <w:proofErr w:type="spellEnd"/>
    </w:p>
    <w:p w14:paraId="479B12CF" w14:textId="1AB97139" w:rsidR="00CD4666" w:rsidRDefault="00434264" w:rsidP="00434264">
      <w:pPr>
        <w:widowControl w:val="0"/>
        <w:autoSpaceDE w:val="0"/>
        <w:autoSpaceDN w:val="0"/>
        <w:adjustRightInd w:val="0"/>
        <w:rPr>
          <w:rFonts w:cs="Times New Roman"/>
          <w:sz w:val="20"/>
          <w:szCs w:val="20"/>
        </w:rPr>
      </w:pPr>
      <w:r w:rsidRPr="00434264">
        <w:rPr>
          <w:rFonts w:cs="Times New Roman"/>
          <w:sz w:val="20"/>
          <w:szCs w:val="20"/>
        </w:rPr>
        <w:t>Central sensitization is the molecular process that corresponds to the clinical observation that after a period</w:t>
      </w:r>
      <w:r>
        <w:rPr>
          <w:rFonts w:cs="Times New Roman"/>
          <w:sz w:val="20"/>
          <w:szCs w:val="20"/>
        </w:rPr>
        <w:t xml:space="preserve"> </w:t>
      </w:r>
      <w:r w:rsidRPr="00434264">
        <w:rPr>
          <w:rFonts w:cs="Times New Roman"/>
          <w:sz w:val="20"/>
          <w:szCs w:val="20"/>
        </w:rPr>
        <w:t>of intense or repeated noxious stimulation, innocuous (non-noxious) stimuli become painful and remain painful (for a while at least) even if the initial</w:t>
      </w:r>
      <w:r>
        <w:rPr>
          <w:rFonts w:cs="Times New Roman"/>
          <w:sz w:val="20"/>
          <w:szCs w:val="20"/>
        </w:rPr>
        <w:t xml:space="preserve"> </w:t>
      </w:r>
      <w:r w:rsidRPr="00434264">
        <w:rPr>
          <w:rFonts w:cs="Times New Roman"/>
          <w:sz w:val="20"/>
          <w:szCs w:val="20"/>
        </w:rPr>
        <w:t>noxious stimulation has subsided</w:t>
      </w:r>
      <w:r w:rsidR="00995AEC">
        <w:rPr>
          <w:rFonts w:cs="Times New Roman"/>
          <w:sz w:val="20"/>
          <w:szCs w:val="20"/>
        </w:rPr>
        <w:t xml:space="preserve"> </w:t>
      </w:r>
      <w:r w:rsidR="00995AEC">
        <w:rPr>
          <w:rFonts w:cs="Times New Roman"/>
          <w:sz w:val="20"/>
          <w:szCs w:val="20"/>
        </w:rPr>
        <w:fldChar w:fldCharType="begin"/>
      </w:r>
      <w:r w:rsidR="00791478">
        <w:rPr>
          <w:rFonts w:cs="Times New Roman"/>
          <w:sz w:val="20"/>
          <w:szCs w:val="20"/>
        </w:rPr>
        <w:instrText xml:space="preserve"> ADDIN EN.CITE &lt;EndNote&gt;&lt;Cite&gt;&lt;Author&gt;Latremoliere&lt;/Author&gt;&lt;Year&gt;2009/9&lt;/Year&gt;&lt;RecNum&gt;658&lt;/RecNum&gt;&lt;DisplayText&gt;[58]&lt;/DisplayText&gt;&lt;record&gt;&lt;rec-number&gt;658&lt;/rec-number&gt;&lt;foreign-keys&gt;&lt;key app="EN" db-id="rpdfwxw2q9v0a7esvvj5pd2gwd0rfp2a2zt5"&gt;658&lt;/key&gt;&lt;/foreign-keys&gt;&lt;ref-type name="Journal Article"&gt;17&lt;/ref-type&gt;&lt;contributors&gt;&lt;authors&gt;&lt;author&gt;Latremoliere,A.&lt;/author&gt;&lt;author&gt; Woolf,C.J.&lt;/author&gt;&lt;/authors&gt;&lt;/contributors&gt;&lt;auth-address&gt;Neural Plasticity Research Group, Department of Anesthesia and Critical Care, Massachusetts General Hospital and Harvard Medical School, Charlestown, Massachusetts, USA&lt;/auth-address&gt;&lt;titles&gt;&lt;title&gt;Central sensitization: a generator of pain hypersensitivity by central neural plasticity&lt;/title&gt;&lt;secondary-title&gt;&lt;style face="normal" font="Lucida Grande" size="100%"&gt;J Pain&lt;/style&gt;&lt;/secondary-title&gt;&lt;/titles&gt;&lt;periodical&gt;&lt;full-title&gt;J Pain&lt;/full-title&gt;&lt;/periodical&gt;&lt;pages&gt;895-926&lt;/pages&gt;&lt;volume&gt;10&lt;/volume&gt;&lt;number&gt;9&lt;/number&gt;&lt;keywords&gt;&lt;keyword&gt;Anesthesia&lt;/keyword&gt;&lt;keyword&gt;Central Nervous System&lt;/keyword&gt;&lt;keyword&gt;Hypersensitivity&lt;/keyword&gt;&lt;keyword&gt;Inflammation&lt;/keyword&gt;&lt;keyword&gt;injuries&lt;/keyword&gt;&lt;keyword&gt;Nervous System&lt;/keyword&gt;&lt;keyword&gt;Neurons&lt;/keyword&gt;&lt;keyword&gt;Pain&lt;/keyword&gt;&lt;keyword&gt;Patients&lt;/keyword&gt;&lt;keyword&gt;Research&lt;/keyword&gt;&lt;keyword&gt;Research Support&lt;/keyword&gt;&lt;keyword&gt;Sensation&lt;/keyword&gt;&lt;/keywords&gt;&lt;dates&gt;&lt;year&gt;2009/9&lt;/year&gt;&lt;/dates&gt;&lt;work-type&gt;S1526-5900(09)00609-9 [pii];10.1016/j.jpain.2009.06.012 [doi]&lt;/work-type&gt;&lt;urls&gt;&lt;/urls&gt;&lt;custom5&gt;PMC2750819&lt;/custom5&gt;&lt;/record&gt;&lt;/Cite&gt;&lt;/EndNote&gt;</w:instrText>
      </w:r>
      <w:r w:rsidR="00995AEC">
        <w:rPr>
          <w:rFonts w:cs="Times New Roman"/>
          <w:sz w:val="20"/>
          <w:szCs w:val="20"/>
        </w:rPr>
        <w:fldChar w:fldCharType="separate"/>
      </w:r>
      <w:r w:rsidR="00791478">
        <w:rPr>
          <w:rFonts w:cs="Times New Roman"/>
          <w:noProof/>
          <w:sz w:val="20"/>
          <w:szCs w:val="20"/>
        </w:rPr>
        <w:t>[</w:t>
      </w:r>
      <w:hyperlink w:anchor="_ENREF_58" w:tooltip="Latremoliere, 2009/9 #658" w:history="1">
        <w:r w:rsidR="00791478">
          <w:rPr>
            <w:rFonts w:cs="Times New Roman"/>
            <w:noProof/>
            <w:sz w:val="20"/>
            <w:szCs w:val="20"/>
          </w:rPr>
          <w:t>58</w:t>
        </w:r>
      </w:hyperlink>
      <w:r w:rsidR="00791478">
        <w:rPr>
          <w:rFonts w:cs="Times New Roman"/>
          <w:noProof/>
          <w:sz w:val="20"/>
          <w:szCs w:val="20"/>
        </w:rPr>
        <w:t>]</w:t>
      </w:r>
      <w:r w:rsidR="00995AEC">
        <w:rPr>
          <w:rFonts w:cs="Times New Roman"/>
          <w:sz w:val="20"/>
          <w:szCs w:val="20"/>
        </w:rPr>
        <w:fldChar w:fldCharType="end"/>
      </w:r>
      <w:r w:rsidRPr="00434264">
        <w:rPr>
          <w:rFonts w:cs="Times New Roman"/>
          <w:sz w:val="20"/>
          <w:szCs w:val="20"/>
        </w:rPr>
        <w:t>. This mechanism is important in most chronic pain</w:t>
      </w:r>
      <w:r w:rsidR="00A20039">
        <w:rPr>
          <w:rFonts w:cs="Times New Roman"/>
          <w:sz w:val="20"/>
          <w:szCs w:val="20"/>
        </w:rPr>
        <w:t>s</w:t>
      </w:r>
      <w:r>
        <w:rPr>
          <w:rFonts w:cs="Times New Roman"/>
          <w:sz w:val="20"/>
          <w:szCs w:val="20"/>
        </w:rPr>
        <w:t xml:space="preserve">. In the context of autoantibody-pain, the noxious stimulation might be </w:t>
      </w:r>
      <w:r w:rsidR="00545766">
        <w:rPr>
          <w:rFonts w:cs="Times New Roman"/>
          <w:sz w:val="20"/>
          <w:szCs w:val="20"/>
        </w:rPr>
        <w:t>the</w:t>
      </w:r>
      <w:r>
        <w:rPr>
          <w:rFonts w:cs="Times New Roman"/>
          <w:sz w:val="20"/>
          <w:szCs w:val="20"/>
        </w:rPr>
        <w:t xml:space="preserve"> </w:t>
      </w:r>
      <w:r w:rsidR="00A20039">
        <w:rPr>
          <w:rFonts w:cs="Times New Roman"/>
          <w:sz w:val="20"/>
          <w:szCs w:val="20"/>
        </w:rPr>
        <w:t xml:space="preserve">autoantibody-mediated activation of small nerve </w:t>
      </w:r>
      <w:r>
        <w:rPr>
          <w:rFonts w:cs="Times New Roman"/>
          <w:sz w:val="20"/>
          <w:szCs w:val="20"/>
        </w:rPr>
        <w:t>fiber</w:t>
      </w:r>
      <w:r w:rsidR="00A20039">
        <w:rPr>
          <w:rFonts w:cs="Times New Roman"/>
          <w:sz w:val="20"/>
          <w:szCs w:val="20"/>
        </w:rPr>
        <w:t>s.</w:t>
      </w:r>
      <w:r>
        <w:rPr>
          <w:rFonts w:cs="Times New Roman"/>
          <w:sz w:val="20"/>
          <w:szCs w:val="20"/>
        </w:rPr>
        <w:t xml:space="preserve"> </w:t>
      </w:r>
    </w:p>
    <w:p w14:paraId="482B0C19" w14:textId="77777777" w:rsidR="007D7E32" w:rsidRDefault="007D7E32" w:rsidP="00434264">
      <w:pPr>
        <w:widowControl w:val="0"/>
        <w:autoSpaceDE w:val="0"/>
        <w:autoSpaceDN w:val="0"/>
        <w:adjustRightInd w:val="0"/>
        <w:rPr>
          <w:rFonts w:cs="Times New Roman"/>
          <w:sz w:val="20"/>
          <w:szCs w:val="20"/>
        </w:rPr>
      </w:pPr>
    </w:p>
    <w:p w14:paraId="367BE616" w14:textId="77777777" w:rsidR="007D7E32" w:rsidRDefault="007D7E32" w:rsidP="00434264">
      <w:pPr>
        <w:widowControl w:val="0"/>
        <w:autoSpaceDE w:val="0"/>
        <w:autoSpaceDN w:val="0"/>
        <w:adjustRightInd w:val="0"/>
        <w:rPr>
          <w:rFonts w:cs="Times New Roman"/>
          <w:sz w:val="20"/>
          <w:szCs w:val="20"/>
        </w:rPr>
      </w:pPr>
    </w:p>
    <w:p w14:paraId="3B4B4404" w14:textId="3DF2E86C" w:rsidR="007D7E32" w:rsidRPr="004D7CAC" w:rsidRDefault="007D7E32">
      <w:pPr>
        <w:rPr>
          <w:rFonts w:cs="Times New Roman"/>
          <w:u w:val="single"/>
        </w:rPr>
      </w:pPr>
    </w:p>
    <w:sectPr w:rsidR="007D7E32" w:rsidRPr="004D7CAC" w:rsidSect="008D7574">
      <w:footerReference w:type="even" r:id="rId9"/>
      <w:footerReference w:type="default" r:id="rId10"/>
      <w:footnotePr>
        <w:numFmt w:val="chicago"/>
      </w:footnotePr>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D2BD33" w14:textId="77777777" w:rsidR="00EE3852" w:rsidRDefault="00EE3852" w:rsidP="009744C2">
      <w:r>
        <w:separator/>
      </w:r>
    </w:p>
  </w:endnote>
  <w:endnote w:type="continuationSeparator" w:id="0">
    <w:p w14:paraId="6342C72E" w14:textId="77777777" w:rsidR="00EE3852" w:rsidRDefault="00EE3852" w:rsidP="009744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ø◊îÂ">
    <w:altName w:val="Cambria"/>
    <w:panose1 w:val="00000000000000000000"/>
    <w:charset w:val="4D"/>
    <w:family w:val="auto"/>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EF936B" w14:textId="77777777" w:rsidR="00EE3852" w:rsidRDefault="00EE3852" w:rsidP="009744C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1918D88" w14:textId="77777777" w:rsidR="00EE3852" w:rsidRDefault="00EE3852" w:rsidP="009744C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9B0D2E" w14:textId="77777777" w:rsidR="00EE3852" w:rsidRDefault="00EE3852" w:rsidP="009744C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D5C94">
      <w:rPr>
        <w:rStyle w:val="PageNumber"/>
        <w:noProof/>
      </w:rPr>
      <w:t>9</w:t>
    </w:r>
    <w:r>
      <w:rPr>
        <w:rStyle w:val="PageNumber"/>
      </w:rPr>
      <w:fldChar w:fldCharType="end"/>
    </w:r>
  </w:p>
  <w:p w14:paraId="221667DB" w14:textId="77777777" w:rsidR="00EE3852" w:rsidRDefault="00EE3852" w:rsidP="009744C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B4EE9C" w14:textId="77777777" w:rsidR="00EE3852" w:rsidRDefault="00EE3852" w:rsidP="009744C2">
      <w:r>
        <w:separator/>
      </w:r>
    </w:p>
  </w:footnote>
  <w:footnote w:type="continuationSeparator" w:id="0">
    <w:p w14:paraId="1365BD63" w14:textId="77777777" w:rsidR="00EE3852" w:rsidRDefault="00EE3852" w:rsidP="009744C2">
      <w:r>
        <w:continuationSeparator/>
      </w:r>
    </w:p>
  </w:footnote>
  <w:footnote w:id="1">
    <w:p w14:paraId="59DC7A12" w14:textId="6B2047C9" w:rsidR="00EE3852" w:rsidRDefault="00EE3852">
      <w:pPr>
        <w:pStyle w:val="FootnoteText"/>
      </w:pPr>
      <w:r>
        <w:rPr>
          <w:rStyle w:val="FootnoteReference"/>
        </w:rPr>
        <w:footnoteRef/>
      </w:r>
      <w:r>
        <w:t xml:space="preserve"> ‘damage’ is defined here as an alteration of either nerve function, or nerve structure, which is not dependent on the continuous presence of the pathogenic element; for example nerve exposure to inflammatory mediators may induce lasting changes in nerve receptor expression, which continue even if the inflammation resolves (REF).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577DF8"/>
    <w:multiLevelType w:val="hybridMultilevel"/>
    <w:tmpl w:val="DDBE8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D806CB9"/>
    <w:multiLevelType w:val="hybridMultilevel"/>
    <w:tmpl w:val="4988772E"/>
    <w:lvl w:ilvl="0" w:tplc="0409001B">
      <w:start w:val="1"/>
      <w:numFmt w:val="lowerRoman"/>
      <w:lvlText w:val="%1."/>
      <w:lvlJc w:val="righ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nsid w:val="4233671E"/>
    <w:multiLevelType w:val="hybridMultilevel"/>
    <w:tmpl w:val="75907AD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362104E"/>
    <w:multiLevelType w:val="hybridMultilevel"/>
    <w:tmpl w:val="0A92F01E"/>
    <w:lvl w:ilvl="0" w:tplc="4F5ABE3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0AE167B"/>
    <w:multiLevelType w:val="hybridMultilevel"/>
    <w:tmpl w:val="08307C42"/>
    <w:lvl w:ilvl="0" w:tplc="7D18A5C2">
      <w:start w:val="1"/>
      <w:numFmt w:val="upperLetter"/>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89A0918"/>
    <w:multiLevelType w:val="hybridMultilevel"/>
    <w:tmpl w:val="921E01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3"/>
  </w:num>
  <w:num w:numId="4">
    <w:abstractNumId w:val="1"/>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50"/>
  </w:hdrShapeDefaults>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oimmunity Reviews&lt;/Style&gt;&lt;LeftDelim&gt;{&lt;/LeftDelim&gt;&lt;RightDelim&gt;}&lt;/RightDelim&gt;&lt;FontName&gt;Cambria&lt;/FontName&gt;&lt;FontSize&gt;9&lt;/FontSize&gt;&lt;ReflistTitle&gt;Bibliography&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pdfwxw2q9v0a7esvvj5pd2gwd0rfp2a2zt5&quot;&gt;Pain V&lt;record-ids&gt;&lt;item&gt;315&lt;/item&gt;&lt;item&gt;397&lt;/item&gt;&lt;item&gt;404&lt;/item&gt;&lt;item&gt;407&lt;/item&gt;&lt;item&gt;590&lt;/item&gt;&lt;item&gt;658&lt;/item&gt;&lt;item&gt;865&lt;/item&gt;&lt;item&gt;1065&lt;/item&gt;&lt;item&gt;1172&lt;/item&gt;&lt;item&gt;1231&lt;/item&gt;&lt;item&gt;1348&lt;/item&gt;&lt;item&gt;1529&lt;/item&gt;&lt;item&gt;1533&lt;/item&gt;&lt;item&gt;1547&lt;/item&gt;&lt;item&gt;1562&lt;/item&gt;&lt;item&gt;1616&lt;/item&gt;&lt;item&gt;1619&lt;/item&gt;&lt;item&gt;1620&lt;/item&gt;&lt;item&gt;1621&lt;/item&gt;&lt;item&gt;1622&lt;/item&gt;&lt;item&gt;1623&lt;/item&gt;&lt;item&gt;1626&lt;/item&gt;&lt;item&gt;1627&lt;/item&gt;&lt;item&gt;1629&lt;/item&gt;&lt;item&gt;1630&lt;/item&gt;&lt;item&gt;1633&lt;/item&gt;&lt;item&gt;1634&lt;/item&gt;&lt;item&gt;1635&lt;/item&gt;&lt;item&gt;1637&lt;/item&gt;&lt;item&gt;1638&lt;/item&gt;&lt;item&gt;1639&lt;/item&gt;&lt;item&gt;1640&lt;/item&gt;&lt;item&gt;1641&lt;/item&gt;&lt;item&gt;1642&lt;/item&gt;&lt;item&gt;1643&lt;/item&gt;&lt;item&gt;1645&lt;/item&gt;&lt;item&gt;1646&lt;/item&gt;&lt;item&gt;1647&lt;/item&gt;&lt;item&gt;1648&lt;/item&gt;&lt;item&gt;1649&lt;/item&gt;&lt;item&gt;1656&lt;/item&gt;&lt;item&gt;1657&lt;/item&gt;&lt;item&gt;1658&lt;/item&gt;&lt;item&gt;1659&lt;/item&gt;&lt;item&gt;1660&lt;/item&gt;&lt;item&gt;1662&lt;/item&gt;&lt;item&gt;1663&lt;/item&gt;&lt;item&gt;1664&lt;/item&gt;&lt;item&gt;1666&lt;/item&gt;&lt;item&gt;1667&lt;/item&gt;&lt;item&gt;1668&lt;/item&gt;&lt;item&gt;1669&lt;/item&gt;&lt;item&gt;1676&lt;/item&gt;&lt;item&gt;1677&lt;/item&gt;&lt;item&gt;1678&lt;/item&gt;&lt;item&gt;1679&lt;/item&gt;&lt;item&gt;1680&lt;/item&gt;&lt;item&gt;1683&lt;/item&gt;&lt;/record-ids&gt;&lt;/item&gt;&lt;/Libraries&gt;"/>
  </w:docVars>
  <w:rsids>
    <w:rsidRoot w:val="000A7E7D"/>
    <w:rsid w:val="00000757"/>
    <w:rsid w:val="00015BC3"/>
    <w:rsid w:val="00016C84"/>
    <w:rsid w:val="000174DA"/>
    <w:rsid w:val="000248B4"/>
    <w:rsid w:val="0003262E"/>
    <w:rsid w:val="00032AAB"/>
    <w:rsid w:val="00033526"/>
    <w:rsid w:val="000340B5"/>
    <w:rsid w:val="0003736D"/>
    <w:rsid w:val="0003792E"/>
    <w:rsid w:val="000473A8"/>
    <w:rsid w:val="0005054D"/>
    <w:rsid w:val="000512A6"/>
    <w:rsid w:val="0006070B"/>
    <w:rsid w:val="00062084"/>
    <w:rsid w:val="000638DF"/>
    <w:rsid w:val="000674A3"/>
    <w:rsid w:val="00071658"/>
    <w:rsid w:val="00071D60"/>
    <w:rsid w:val="0007282D"/>
    <w:rsid w:val="00074AF9"/>
    <w:rsid w:val="00074ECD"/>
    <w:rsid w:val="00081F35"/>
    <w:rsid w:val="00082789"/>
    <w:rsid w:val="00083C13"/>
    <w:rsid w:val="0008446B"/>
    <w:rsid w:val="0008458E"/>
    <w:rsid w:val="00086B08"/>
    <w:rsid w:val="0009279E"/>
    <w:rsid w:val="00092C6C"/>
    <w:rsid w:val="0009333D"/>
    <w:rsid w:val="000943CF"/>
    <w:rsid w:val="000A2C39"/>
    <w:rsid w:val="000A7E7D"/>
    <w:rsid w:val="000B1357"/>
    <w:rsid w:val="000B2562"/>
    <w:rsid w:val="000B412E"/>
    <w:rsid w:val="000C3113"/>
    <w:rsid w:val="000C503E"/>
    <w:rsid w:val="000D20DF"/>
    <w:rsid w:val="000D4134"/>
    <w:rsid w:val="000D4866"/>
    <w:rsid w:val="000D6982"/>
    <w:rsid w:val="000D798E"/>
    <w:rsid w:val="000E1FE5"/>
    <w:rsid w:val="000F0196"/>
    <w:rsid w:val="000F0D5B"/>
    <w:rsid w:val="000F3E4A"/>
    <w:rsid w:val="000F496A"/>
    <w:rsid w:val="00100C9B"/>
    <w:rsid w:val="00100FE4"/>
    <w:rsid w:val="00105386"/>
    <w:rsid w:val="00111922"/>
    <w:rsid w:val="0011420A"/>
    <w:rsid w:val="001151BF"/>
    <w:rsid w:val="0012183B"/>
    <w:rsid w:val="0012202F"/>
    <w:rsid w:val="001255B0"/>
    <w:rsid w:val="00140134"/>
    <w:rsid w:val="00145ACB"/>
    <w:rsid w:val="00156C1C"/>
    <w:rsid w:val="001602FE"/>
    <w:rsid w:val="00161A64"/>
    <w:rsid w:val="0016373C"/>
    <w:rsid w:val="001705AD"/>
    <w:rsid w:val="00171871"/>
    <w:rsid w:val="00174FC7"/>
    <w:rsid w:val="001806FB"/>
    <w:rsid w:val="001825F7"/>
    <w:rsid w:val="001835F7"/>
    <w:rsid w:val="00184398"/>
    <w:rsid w:val="001869AB"/>
    <w:rsid w:val="001926C1"/>
    <w:rsid w:val="00193789"/>
    <w:rsid w:val="00194E25"/>
    <w:rsid w:val="00196292"/>
    <w:rsid w:val="001963B0"/>
    <w:rsid w:val="001A286A"/>
    <w:rsid w:val="001B0CDA"/>
    <w:rsid w:val="001B428D"/>
    <w:rsid w:val="001C5FFD"/>
    <w:rsid w:val="001C6B5C"/>
    <w:rsid w:val="001D39B8"/>
    <w:rsid w:val="001E1A2D"/>
    <w:rsid w:val="001F12D9"/>
    <w:rsid w:val="001F1D7D"/>
    <w:rsid w:val="00200997"/>
    <w:rsid w:val="00201666"/>
    <w:rsid w:val="00204D2E"/>
    <w:rsid w:val="00206549"/>
    <w:rsid w:val="002135BC"/>
    <w:rsid w:val="00214289"/>
    <w:rsid w:val="0021535A"/>
    <w:rsid w:val="00227169"/>
    <w:rsid w:val="0023301B"/>
    <w:rsid w:val="00235E79"/>
    <w:rsid w:val="00236C25"/>
    <w:rsid w:val="0024006C"/>
    <w:rsid w:val="00244CCB"/>
    <w:rsid w:val="002455A9"/>
    <w:rsid w:val="00246305"/>
    <w:rsid w:val="0025095F"/>
    <w:rsid w:val="00251203"/>
    <w:rsid w:val="002563F6"/>
    <w:rsid w:val="002627C1"/>
    <w:rsid w:val="00262CB8"/>
    <w:rsid w:val="002645F8"/>
    <w:rsid w:val="002653AE"/>
    <w:rsid w:val="00267F86"/>
    <w:rsid w:val="00271087"/>
    <w:rsid w:val="0027164E"/>
    <w:rsid w:val="0027178D"/>
    <w:rsid w:val="00274C12"/>
    <w:rsid w:val="00275161"/>
    <w:rsid w:val="00276817"/>
    <w:rsid w:val="00281AA8"/>
    <w:rsid w:val="002831E0"/>
    <w:rsid w:val="002955B6"/>
    <w:rsid w:val="00295923"/>
    <w:rsid w:val="00296286"/>
    <w:rsid w:val="002A0C2C"/>
    <w:rsid w:val="002A1787"/>
    <w:rsid w:val="002A1E94"/>
    <w:rsid w:val="002A350E"/>
    <w:rsid w:val="002A38DD"/>
    <w:rsid w:val="002A5DBB"/>
    <w:rsid w:val="002B44C7"/>
    <w:rsid w:val="002B788F"/>
    <w:rsid w:val="002B7D2E"/>
    <w:rsid w:val="002C004C"/>
    <w:rsid w:val="002C3594"/>
    <w:rsid w:val="002C4110"/>
    <w:rsid w:val="002D2443"/>
    <w:rsid w:val="002D402D"/>
    <w:rsid w:val="002D5C94"/>
    <w:rsid w:val="002D7439"/>
    <w:rsid w:val="002D74D1"/>
    <w:rsid w:val="002D7B31"/>
    <w:rsid w:val="002E1931"/>
    <w:rsid w:val="002E5111"/>
    <w:rsid w:val="002E735C"/>
    <w:rsid w:val="002F3523"/>
    <w:rsid w:val="002F6FB5"/>
    <w:rsid w:val="0030380F"/>
    <w:rsid w:val="0030432C"/>
    <w:rsid w:val="00304E7C"/>
    <w:rsid w:val="003078B5"/>
    <w:rsid w:val="00312857"/>
    <w:rsid w:val="00312F05"/>
    <w:rsid w:val="003157CF"/>
    <w:rsid w:val="00316AC1"/>
    <w:rsid w:val="003246A7"/>
    <w:rsid w:val="0032515F"/>
    <w:rsid w:val="00325990"/>
    <w:rsid w:val="00330B96"/>
    <w:rsid w:val="003325C7"/>
    <w:rsid w:val="003348D4"/>
    <w:rsid w:val="00336A69"/>
    <w:rsid w:val="00336CC5"/>
    <w:rsid w:val="00336E83"/>
    <w:rsid w:val="003377C3"/>
    <w:rsid w:val="00341BF1"/>
    <w:rsid w:val="00347602"/>
    <w:rsid w:val="003502B5"/>
    <w:rsid w:val="00350548"/>
    <w:rsid w:val="00351092"/>
    <w:rsid w:val="00351876"/>
    <w:rsid w:val="00354D80"/>
    <w:rsid w:val="003571D4"/>
    <w:rsid w:val="00360710"/>
    <w:rsid w:val="00365AE0"/>
    <w:rsid w:val="003722A3"/>
    <w:rsid w:val="00375F78"/>
    <w:rsid w:val="003811A5"/>
    <w:rsid w:val="00390EDA"/>
    <w:rsid w:val="00391205"/>
    <w:rsid w:val="0039218B"/>
    <w:rsid w:val="003929D4"/>
    <w:rsid w:val="003A0143"/>
    <w:rsid w:val="003A2C89"/>
    <w:rsid w:val="003B7CE0"/>
    <w:rsid w:val="003C0A49"/>
    <w:rsid w:val="003C1331"/>
    <w:rsid w:val="003C24A4"/>
    <w:rsid w:val="003C37BC"/>
    <w:rsid w:val="003D15EB"/>
    <w:rsid w:val="003D2276"/>
    <w:rsid w:val="003D6C65"/>
    <w:rsid w:val="003D79ED"/>
    <w:rsid w:val="003E1EE3"/>
    <w:rsid w:val="003E3858"/>
    <w:rsid w:val="003E4D7B"/>
    <w:rsid w:val="003E54C3"/>
    <w:rsid w:val="003F01CC"/>
    <w:rsid w:val="003F1710"/>
    <w:rsid w:val="00400047"/>
    <w:rsid w:val="00403BE6"/>
    <w:rsid w:val="00405503"/>
    <w:rsid w:val="004056CE"/>
    <w:rsid w:val="0040666D"/>
    <w:rsid w:val="00413447"/>
    <w:rsid w:val="004156AF"/>
    <w:rsid w:val="004160E4"/>
    <w:rsid w:val="004211BE"/>
    <w:rsid w:val="00421596"/>
    <w:rsid w:val="004331B3"/>
    <w:rsid w:val="00434264"/>
    <w:rsid w:val="004344F1"/>
    <w:rsid w:val="0043557D"/>
    <w:rsid w:val="0043773E"/>
    <w:rsid w:val="0044350E"/>
    <w:rsid w:val="00445AAD"/>
    <w:rsid w:val="004505F4"/>
    <w:rsid w:val="00453321"/>
    <w:rsid w:val="004543A5"/>
    <w:rsid w:val="00460CFB"/>
    <w:rsid w:val="00461E59"/>
    <w:rsid w:val="0046296D"/>
    <w:rsid w:val="00477340"/>
    <w:rsid w:val="00481F9A"/>
    <w:rsid w:val="004821C5"/>
    <w:rsid w:val="00486B94"/>
    <w:rsid w:val="004878CF"/>
    <w:rsid w:val="00487A2A"/>
    <w:rsid w:val="00494083"/>
    <w:rsid w:val="00496D9F"/>
    <w:rsid w:val="004A12A1"/>
    <w:rsid w:val="004A2DE1"/>
    <w:rsid w:val="004B14FB"/>
    <w:rsid w:val="004B156A"/>
    <w:rsid w:val="004B3D7A"/>
    <w:rsid w:val="004B550E"/>
    <w:rsid w:val="004B64B9"/>
    <w:rsid w:val="004B674B"/>
    <w:rsid w:val="004B703A"/>
    <w:rsid w:val="004C0C12"/>
    <w:rsid w:val="004C3763"/>
    <w:rsid w:val="004C518F"/>
    <w:rsid w:val="004C7C2C"/>
    <w:rsid w:val="004D3F12"/>
    <w:rsid w:val="004D7CAC"/>
    <w:rsid w:val="004E15C3"/>
    <w:rsid w:val="004E6E4E"/>
    <w:rsid w:val="004F1117"/>
    <w:rsid w:val="004F5AF8"/>
    <w:rsid w:val="004F6D14"/>
    <w:rsid w:val="00502895"/>
    <w:rsid w:val="005133ED"/>
    <w:rsid w:val="0051373B"/>
    <w:rsid w:val="005137A3"/>
    <w:rsid w:val="00517F58"/>
    <w:rsid w:val="0052075E"/>
    <w:rsid w:val="00520906"/>
    <w:rsid w:val="00520D2D"/>
    <w:rsid w:val="0052144F"/>
    <w:rsid w:val="00521EC5"/>
    <w:rsid w:val="00523937"/>
    <w:rsid w:val="00524361"/>
    <w:rsid w:val="00526204"/>
    <w:rsid w:val="005268FC"/>
    <w:rsid w:val="00527CE4"/>
    <w:rsid w:val="00530DD3"/>
    <w:rsid w:val="00530FE9"/>
    <w:rsid w:val="00532563"/>
    <w:rsid w:val="005340EF"/>
    <w:rsid w:val="00534661"/>
    <w:rsid w:val="00540612"/>
    <w:rsid w:val="00541140"/>
    <w:rsid w:val="005413ED"/>
    <w:rsid w:val="00545766"/>
    <w:rsid w:val="00547A7A"/>
    <w:rsid w:val="00550433"/>
    <w:rsid w:val="00551457"/>
    <w:rsid w:val="00564553"/>
    <w:rsid w:val="00564FEB"/>
    <w:rsid w:val="00565171"/>
    <w:rsid w:val="005705C0"/>
    <w:rsid w:val="00571F21"/>
    <w:rsid w:val="0057541A"/>
    <w:rsid w:val="005763C3"/>
    <w:rsid w:val="00583680"/>
    <w:rsid w:val="00583D7A"/>
    <w:rsid w:val="00584489"/>
    <w:rsid w:val="0059002A"/>
    <w:rsid w:val="00593BC6"/>
    <w:rsid w:val="00596CDC"/>
    <w:rsid w:val="005970C5"/>
    <w:rsid w:val="005A0752"/>
    <w:rsid w:val="005A3155"/>
    <w:rsid w:val="005A36BE"/>
    <w:rsid w:val="005B0CFB"/>
    <w:rsid w:val="005B3A3C"/>
    <w:rsid w:val="005B4BE6"/>
    <w:rsid w:val="005B562D"/>
    <w:rsid w:val="005C5B9A"/>
    <w:rsid w:val="005C6483"/>
    <w:rsid w:val="005C7FC4"/>
    <w:rsid w:val="005D0C05"/>
    <w:rsid w:val="005D1576"/>
    <w:rsid w:val="005D654D"/>
    <w:rsid w:val="005D6F71"/>
    <w:rsid w:val="005E376E"/>
    <w:rsid w:val="005E641C"/>
    <w:rsid w:val="005E7ADD"/>
    <w:rsid w:val="005F4FD4"/>
    <w:rsid w:val="006045FC"/>
    <w:rsid w:val="00611A5B"/>
    <w:rsid w:val="00614635"/>
    <w:rsid w:val="00615518"/>
    <w:rsid w:val="00617E8C"/>
    <w:rsid w:val="00621B4E"/>
    <w:rsid w:val="006336C6"/>
    <w:rsid w:val="00636B90"/>
    <w:rsid w:val="00640179"/>
    <w:rsid w:val="0064069A"/>
    <w:rsid w:val="00643D2C"/>
    <w:rsid w:val="006549EF"/>
    <w:rsid w:val="00663F5A"/>
    <w:rsid w:val="006644AB"/>
    <w:rsid w:val="00670ACA"/>
    <w:rsid w:val="006747C0"/>
    <w:rsid w:val="00675BB6"/>
    <w:rsid w:val="006840CE"/>
    <w:rsid w:val="0068594F"/>
    <w:rsid w:val="00690E42"/>
    <w:rsid w:val="00694A06"/>
    <w:rsid w:val="00696CB9"/>
    <w:rsid w:val="006A7DAC"/>
    <w:rsid w:val="006B252A"/>
    <w:rsid w:val="006B5952"/>
    <w:rsid w:val="006D4AF0"/>
    <w:rsid w:val="006D6941"/>
    <w:rsid w:val="006E48C2"/>
    <w:rsid w:val="006F0922"/>
    <w:rsid w:val="006F1784"/>
    <w:rsid w:val="006F5665"/>
    <w:rsid w:val="006F5729"/>
    <w:rsid w:val="00700FC4"/>
    <w:rsid w:val="007023BC"/>
    <w:rsid w:val="007034F0"/>
    <w:rsid w:val="007052C7"/>
    <w:rsid w:val="00707239"/>
    <w:rsid w:val="007108F8"/>
    <w:rsid w:val="00711AD9"/>
    <w:rsid w:val="00712428"/>
    <w:rsid w:val="00715689"/>
    <w:rsid w:val="007174B7"/>
    <w:rsid w:val="00717633"/>
    <w:rsid w:val="0072055A"/>
    <w:rsid w:val="007255D0"/>
    <w:rsid w:val="007260B8"/>
    <w:rsid w:val="00732D35"/>
    <w:rsid w:val="0074321F"/>
    <w:rsid w:val="0074327F"/>
    <w:rsid w:val="00750EAB"/>
    <w:rsid w:val="0075217F"/>
    <w:rsid w:val="00753B1F"/>
    <w:rsid w:val="00753C5F"/>
    <w:rsid w:val="007547C7"/>
    <w:rsid w:val="00756BA1"/>
    <w:rsid w:val="00762FCF"/>
    <w:rsid w:val="00765220"/>
    <w:rsid w:val="0076597D"/>
    <w:rsid w:val="0076740F"/>
    <w:rsid w:val="007721EE"/>
    <w:rsid w:val="00780983"/>
    <w:rsid w:val="00782038"/>
    <w:rsid w:val="00784EA1"/>
    <w:rsid w:val="0079006C"/>
    <w:rsid w:val="00791478"/>
    <w:rsid w:val="0079300F"/>
    <w:rsid w:val="007937D7"/>
    <w:rsid w:val="007944E2"/>
    <w:rsid w:val="00795CAF"/>
    <w:rsid w:val="007A0F1F"/>
    <w:rsid w:val="007A5F6B"/>
    <w:rsid w:val="007B298E"/>
    <w:rsid w:val="007C6CFE"/>
    <w:rsid w:val="007C7FC6"/>
    <w:rsid w:val="007D4C70"/>
    <w:rsid w:val="007D582A"/>
    <w:rsid w:val="007D7E32"/>
    <w:rsid w:val="007E3BC4"/>
    <w:rsid w:val="007E7BDC"/>
    <w:rsid w:val="007F2A88"/>
    <w:rsid w:val="0080357B"/>
    <w:rsid w:val="0080373F"/>
    <w:rsid w:val="008076D5"/>
    <w:rsid w:val="00812B3D"/>
    <w:rsid w:val="0081479E"/>
    <w:rsid w:val="008176A5"/>
    <w:rsid w:val="008217C5"/>
    <w:rsid w:val="00822DF1"/>
    <w:rsid w:val="008239D5"/>
    <w:rsid w:val="00824CDB"/>
    <w:rsid w:val="0082599E"/>
    <w:rsid w:val="00826D37"/>
    <w:rsid w:val="00827726"/>
    <w:rsid w:val="0083100C"/>
    <w:rsid w:val="00833628"/>
    <w:rsid w:val="00833D59"/>
    <w:rsid w:val="008349A9"/>
    <w:rsid w:val="008360DF"/>
    <w:rsid w:val="0083788A"/>
    <w:rsid w:val="008428E3"/>
    <w:rsid w:val="00845AAA"/>
    <w:rsid w:val="00846AF1"/>
    <w:rsid w:val="00846BCA"/>
    <w:rsid w:val="00856472"/>
    <w:rsid w:val="00857694"/>
    <w:rsid w:val="00860221"/>
    <w:rsid w:val="00862093"/>
    <w:rsid w:val="00863279"/>
    <w:rsid w:val="00864776"/>
    <w:rsid w:val="008656E3"/>
    <w:rsid w:val="008662EB"/>
    <w:rsid w:val="00873A09"/>
    <w:rsid w:val="00873B5C"/>
    <w:rsid w:val="008808EC"/>
    <w:rsid w:val="008825DA"/>
    <w:rsid w:val="00882FB0"/>
    <w:rsid w:val="008831AE"/>
    <w:rsid w:val="00883315"/>
    <w:rsid w:val="00886276"/>
    <w:rsid w:val="008903AF"/>
    <w:rsid w:val="00894058"/>
    <w:rsid w:val="00895CA3"/>
    <w:rsid w:val="00896989"/>
    <w:rsid w:val="008974B8"/>
    <w:rsid w:val="008A00B7"/>
    <w:rsid w:val="008A198F"/>
    <w:rsid w:val="008A371B"/>
    <w:rsid w:val="008A7A5D"/>
    <w:rsid w:val="008B3A9D"/>
    <w:rsid w:val="008B669D"/>
    <w:rsid w:val="008C029F"/>
    <w:rsid w:val="008C2126"/>
    <w:rsid w:val="008D5F77"/>
    <w:rsid w:val="008D6C93"/>
    <w:rsid w:val="008D7574"/>
    <w:rsid w:val="008D7A6B"/>
    <w:rsid w:val="008E081A"/>
    <w:rsid w:val="008E66B2"/>
    <w:rsid w:val="00902B50"/>
    <w:rsid w:val="00904856"/>
    <w:rsid w:val="009054C8"/>
    <w:rsid w:val="00905745"/>
    <w:rsid w:val="00906241"/>
    <w:rsid w:val="00906802"/>
    <w:rsid w:val="009076CB"/>
    <w:rsid w:val="0090782E"/>
    <w:rsid w:val="00910E00"/>
    <w:rsid w:val="00920EFE"/>
    <w:rsid w:val="00921D6B"/>
    <w:rsid w:val="00925290"/>
    <w:rsid w:val="0093060C"/>
    <w:rsid w:val="0093454A"/>
    <w:rsid w:val="00935BC3"/>
    <w:rsid w:val="00936BAD"/>
    <w:rsid w:val="00937613"/>
    <w:rsid w:val="0094307A"/>
    <w:rsid w:val="00943F84"/>
    <w:rsid w:val="00947E5F"/>
    <w:rsid w:val="009501EB"/>
    <w:rsid w:val="00950572"/>
    <w:rsid w:val="009549CC"/>
    <w:rsid w:val="00955556"/>
    <w:rsid w:val="00955636"/>
    <w:rsid w:val="0096120F"/>
    <w:rsid w:val="0096671B"/>
    <w:rsid w:val="009672A5"/>
    <w:rsid w:val="0096793B"/>
    <w:rsid w:val="009744C2"/>
    <w:rsid w:val="00977BAF"/>
    <w:rsid w:val="00977C23"/>
    <w:rsid w:val="00984C4C"/>
    <w:rsid w:val="00986901"/>
    <w:rsid w:val="00987522"/>
    <w:rsid w:val="009926F9"/>
    <w:rsid w:val="00992D52"/>
    <w:rsid w:val="00993886"/>
    <w:rsid w:val="009951B0"/>
    <w:rsid w:val="00995AEC"/>
    <w:rsid w:val="00996BDC"/>
    <w:rsid w:val="00996CA8"/>
    <w:rsid w:val="009A110F"/>
    <w:rsid w:val="009A12D3"/>
    <w:rsid w:val="009A16C3"/>
    <w:rsid w:val="009A247E"/>
    <w:rsid w:val="009A4724"/>
    <w:rsid w:val="009A6C2E"/>
    <w:rsid w:val="009B1ABB"/>
    <w:rsid w:val="009B27E5"/>
    <w:rsid w:val="009B2EB3"/>
    <w:rsid w:val="009B403A"/>
    <w:rsid w:val="009B647E"/>
    <w:rsid w:val="009C1F90"/>
    <w:rsid w:val="009C2F95"/>
    <w:rsid w:val="009E3CDE"/>
    <w:rsid w:val="009F0E21"/>
    <w:rsid w:val="009F40E8"/>
    <w:rsid w:val="009F4162"/>
    <w:rsid w:val="009F5B80"/>
    <w:rsid w:val="00A01CDB"/>
    <w:rsid w:val="00A053E3"/>
    <w:rsid w:val="00A05522"/>
    <w:rsid w:val="00A104CF"/>
    <w:rsid w:val="00A10655"/>
    <w:rsid w:val="00A11ADD"/>
    <w:rsid w:val="00A12EEE"/>
    <w:rsid w:val="00A20039"/>
    <w:rsid w:val="00A20383"/>
    <w:rsid w:val="00A238C0"/>
    <w:rsid w:val="00A25A58"/>
    <w:rsid w:val="00A31331"/>
    <w:rsid w:val="00A3550A"/>
    <w:rsid w:val="00A36115"/>
    <w:rsid w:val="00A36276"/>
    <w:rsid w:val="00A37406"/>
    <w:rsid w:val="00A37CFA"/>
    <w:rsid w:val="00A4024A"/>
    <w:rsid w:val="00A40593"/>
    <w:rsid w:val="00A410BE"/>
    <w:rsid w:val="00A43B21"/>
    <w:rsid w:val="00A44081"/>
    <w:rsid w:val="00A44EF1"/>
    <w:rsid w:val="00A45144"/>
    <w:rsid w:val="00A46176"/>
    <w:rsid w:val="00A47767"/>
    <w:rsid w:val="00A47B89"/>
    <w:rsid w:val="00A504D3"/>
    <w:rsid w:val="00A50E5E"/>
    <w:rsid w:val="00A52CA5"/>
    <w:rsid w:val="00A52DD1"/>
    <w:rsid w:val="00A54387"/>
    <w:rsid w:val="00A57F93"/>
    <w:rsid w:val="00A622DB"/>
    <w:rsid w:val="00A67F08"/>
    <w:rsid w:val="00A70B54"/>
    <w:rsid w:val="00A72C4E"/>
    <w:rsid w:val="00A749EC"/>
    <w:rsid w:val="00A87B44"/>
    <w:rsid w:val="00A87D7B"/>
    <w:rsid w:val="00A93F04"/>
    <w:rsid w:val="00A97565"/>
    <w:rsid w:val="00A97A55"/>
    <w:rsid w:val="00AA0BD9"/>
    <w:rsid w:val="00AA4290"/>
    <w:rsid w:val="00AA4AB6"/>
    <w:rsid w:val="00AA6BCF"/>
    <w:rsid w:val="00AB0863"/>
    <w:rsid w:val="00AB10EB"/>
    <w:rsid w:val="00AB1D61"/>
    <w:rsid w:val="00AB2691"/>
    <w:rsid w:val="00AB4FC3"/>
    <w:rsid w:val="00AB712B"/>
    <w:rsid w:val="00AC0B18"/>
    <w:rsid w:val="00AC2460"/>
    <w:rsid w:val="00AC3C93"/>
    <w:rsid w:val="00AC467B"/>
    <w:rsid w:val="00AC5077"/>
    <w:rsid w:val="00AC5228"/>
    <w:rsid w:val="00AD0DB4"/>
    <w:rsid w:val="00AD4336"/>
    <w:rsid w:val="00AD4777"/>
    <w:rsid w:val="00AD647E"/>
    <w:rsid w:val="00AE29B3"/>
    <w:rsid w:val="00B014A0"/>
    <w:rsid w:val="00B05BA5"/>
    <w:rsid w:val="00B05F8B"/>
    <w:rsid w:val="00B123CE"/>
    <w:rsid w:val="00B16F48"/>
    <w:rsid w:val="00B2368A"/>
    <w:rsid w:val="00B36FE1"/>
    <w:rsid w:val="00B37EF0"/>
    <w:rsid w:val="00B401E3"/>
    <w:rsid w:val="00B40D83"/>
    <w:rsid w:val="00B46C5D"/>
    <w:rsid w:val="00B55B7F"/>
    <w:rsid w:val="00B56588"/>
    <w:rsid w:val="00B56A87"/>
    <w:rsid w:val="00B6062F"/>
    <w:rsid w:val="00B608A0"/>
    <w:rsid w:val="00B63E31"/>
    <w:rsid w:val="00B64375"/>
    <w:rsid w:val="00B70F36"/>
    <w:rsid w:val="00B75387"/>
    <w:rsid w:val="00B77E9C"/>
    <w:rsid w:val="00B8710D"/>
    <w:rsid w:val="00B90781"/>
    <w:rsid w:val="00B94E08"/>
    <w:rsid w:val="00BA2A96"/>
    <w:rsid w:val="00BA426D"/>
    <w:rsid w:val="00BA5F92"/>
    <w:rsid w:val="00BA6C7B"/>
    <w:rsid w:val="00BA742F"/>
    <w:rsid w:val="00BB5282"/>
    <w:rsid w:val="00BB59ED"/>
    <w:rsid w:val="00BB779E"/>
    <w:rsid w:val="00BC1129"/>
    <w:rsid w:val="00BC2544"/>
    <w:rsid w:val="00BC2578"/>
    <w:rsid w:val="00BC26EB"/>
    <w:rsid w:val="00BC3193"/>
    <w:rsid w:val="00BC3C8F"/>
    <w:rsid w:val="00BC4E4A"/>
    <w:rsid w:val="00BC7508"/>
    <w:rsid w:val="00BD0ACD"/>
    <w:rsid w:val="00BD1E49"/>
    <w:rsid w:val="00BD2D25"/>
    <w:rsid w:val="00BE449B"/>
    <w:rsid w:val="00BE510B"/>
    <w:rsid w:val="00BE666B"/>
    <w:rsid w:val="00BE66A2"/>
    <w:rsid w:val="00BE6F41"/>
    <w:rsid w:val="00BF08CE"/>
    <w:rsid w:val="00BF78A2"/>
    <w:rsid w:val="00C00BB4"/>
    <w:rsid w:val="00C01F7B"/>
    <w:rsid w:val="00C02608"/>
    <w:rsid w:val="00C029F7"/>
    <w:rsid w:val="00C04C79"/>
    <w:rsid w:val="00C04F44"/>
    <w:rsid w:val="00C12EF9"/>
    <w:rsid w:val="00C23A7E"/>
    <w:rsid w:val="00C24060"/>
    <w:rsid w:val="00C31430"/>
    <w:rsid w:val="00C366D7"/>
    <w:rsid w:val="00C417AC"/>
    <w:rsid w:val="00C4303C"/>
    <w:rsid w:val="00C50752"/>
    <w:rsid w:val="00C51A7A"/>
    <w:rsid w:val="00C5258A"/>
    <w:rsid w:val="00C53C23"/>
    <w:rsid w:val="00C54323"/>
    <w:rsid w:val="00C54E66"/>
    <w:rsid w:val="00C564F4"/>
    <w:rsid w:val="00C576DD"/>
    <w:rsid w:val="00C611D0"/>
    <w:rsid w:val="00C61533"/>
    <w:rsid w:val="00C61D86"/>
    <w:rsid w:val="00C6565C"/>
    <w:rsid w:val="00C65A84"/>
    <w:rsid w:val="00C71CE8"/>
    <w:rsid w:val="00C7285E"/>
    <w:rsid w:val="00C745B9"/>
    <w:rsid w:val="00C768E9"/>
    <w:rsid w:val="00C802A3"/>
    <w:rsid w:val="00C80D6F"/>
    <w:rsid w:val="00C81186"/>
    <w:rsid w:val="00C854E4"/>
    <w:rsid w:val="00C85D0C"/>
    <w:rsid w:val="00C87A5F"/>
    <w:rsid w:val="00C97628"/>
    <w:rsid w:val="00C979B3"/>
    <w:rsid w:val="00CA1017"/>
    <w:rsid w:val="00CA4681"/>
    <w:rsid w:val="00CA4ADB"/>
    <w:rsid w:val="00CA6F02"/>
    <w:rsid w:val="00CB138E"/>
    <w:rsid w:val="00CB3331"/>
    <w:rsid w:val="00CB3371"/>
    <w:rsid w:val="00CB5AEE"/>
    <w:rsid w:val="00CC292C"/>
    <w:rsid w:val="00CC3778"/>
    <w:rsid w:val="00CC73D2"/>
    <w:rsid w:val="00CD00FA"/>
    <w:rsid w:val="00CD4666"/>
    <w:rsid w:val="00CD5F90"/>
    <w:rsid w:val="00CE33D9"/>
    <w:rsid w:val="00CF0EF7"/>
    <w:rsid w:val="00CF2E4B"/>
    <w:rsid w:val="00D00775"/>
    <w:rsid w:val="00D0532D"/>
    <w:rsid w:val="00D0568F"/>
    <w:rsid w:val="00D12D1C"/>
    <w:rsid w:val="00D14787"/>
    <w:rsid w:val="00D151D9"/>
    <w:rsid w:val="00D275B4"/>
    <w:rsid w:val="00D35038"/>
    <w:rsid w:val="00D4304C"/>
    <w:rsid w:val="00D45047"/>
    <w:rsid w:val="00D474CF"/>
    <w:rsid w:val="00D5151D"/>
    <w:rsid w:val="00D518AE"/>
    <w:rsid w:val="00D60E76"/>
    <w:rsid w:val="00D667E5"/>
    <w:rsid w:val="00D66F22"/>
    <w:rsid w:val="00D75939"/>
    <w:rsid w:val="00D7615C"/>
    <w:rsid w:val="00D7729D"/>
    <w:rsid w:val="00D81F5A"/>
    <w:rsid w:val="00D8375E"/>
    <w:rsid w:val="00D84C4A"/>
    <w:rsid w:val="00D84F83"/>
    <w:rsid w:val="00D85A47"/>
    <w:rsid w:val="00D86AC1"/>
    <w:rsid w:val="00D91B6E"/>
    <w:rsid w:val="00D9368F"/>
    <w:rsid w:val="00D97780"/>
    <w:rsid w:val="00DA5CAC"/>
    <w:rsid w:val="00DB031A"/>
    <w:rsid w:val="00DB74E8"/>
    <w:rsid w:val="00DC0336"/>
    <w:rsid w:val="00DC0746"/>
    <w:rsid w:val="00DC536D"/>
    <w:rsid w:val="00DC56F4"/>
    <w:rsid w:val="00DC76D0"/>
    <w:rsid w:val="00DD09DB"/>
    <w:rsid w:val="00DD26DF"/>
    <w:rsid w:val="00DD345E"/>
    <w:rsid w:val="00DD3748"/>
    <w:rsid w:val="00DD5182"/>
    <w:rsid w:val="00DD5885"/>
    <w:rsid w:val="00DE03DE"/>
    <w:rsid w:val="00DE6E18"/>
    <w:rsid w:val="00DF3E43"/>
    <w:rsid w:val="00DF4347"/>
    <w:rsid w:val="00E00F7E"/>
    <w:rsid w:val="00E01004"/>
    <w:rsid w:val="00E01474"/>
    <w:rsid w:val="00E054DB"/>
    <w:rsid w:val="00E06E06"/>
    <w:rsid w:val="00E07176"/>
    <w:rsid w:val="00E07DCB"/>
    <w:rsid w:val="00E13E73"/>
    <w:rsid w:val="00E21E0A"/>
    <w:rsid w:val="00E22403"/>
    <w:rsid w:val="00E22DDB"/>
    <w:rsid w:val="00E2300D"/>
    <w:rsid w:val="00E27D0A"/>
    <w:rsid w:val="00E300BB"/>
    <w:rsid w:val="00E32F71"/>
    <w:rsid w:val="00E4499E"/>
    <w:rsid w:val="00E5706C"/>
    <w:rsid w:val="00E61EC6"/>
    <w:rsid w:val="00E7136C"/>
    <w:rsid w:val="00E759E5"/>
    <w:rsid w:val="00E772C6"/>
    <w:rsid w:val="00E77B91"/>
    <w:rsid w:val="00E84687"/>
    <w:rsid w:val="00E858BB"/>
    <w:rsid w:val="00E85B72"/>
    <w:rsid w:val="00E90FDB"/>
    <w:rsid w:val="00E951C0"/>
    <w:rsid w:val="00EA194D"/>
    <w:rsid w:val="00EA30D0"/>
    <w:rsid w:val="00EA59B3"/>
    <w:rsid w:val="00ED17A5"/>
    <w:rsid w:val="00ED415C"/>
    <w:rsid w:val="00EE0F37"/>
    <w:rsid w:val="00EE3852"/>
    <w:rsid w:val="00EF0CEF"/>
    <w:rsid w:val="00EF355A"/>
    <w:rsid w:val="00EF72DE"/>
    <w:rsid w:val="00F046A9"/>
    <w:rsid w:val="00F11A80"/>
    <w:rsid w:val="00F149F0"/>
    <w:rsid w:val="00F22821"/>
    <w:rsid w:val="00F24426"/>
    <w:rsid w:val="00F26494"/>
    <w:rsid w:val="00F27643"/>
    <w:rsid w:val="00F276BB"/>
    <w:rsid w:val="00F27DF4"/>
    <w:rsid w:val="00F371E4"/>
    <w:rsid w:val="00F4063D"/>
    <w:rsid w:val="00F42DDA"/>
    <w:rsid w:val="00F441ED"/>
    <w:rsid w:val="00F509FE"/>
    <w:rsid w:val="00F60894"/>
    <w:rsid w:val="00F60E85"/>
    <w:rsid w:val="00F61C47"/>
    <w:rsid w:val="00F6254F"/>
    <w:rsid w:val="00F65E70"/>
    <w:rsid w:val="00F67808"/>
    <w:rsid w:val="00F723A4"/>
    <w:rsid w:val="00F72DAE"/>
    <w:rsid w:val="00F76ECB"/>
    <w:rsid w:val="00F82DB1"/>
    <w:rsid w:val="00F83618"/>
    <w:rsid w:val="00F83FB1"/>
    <w:rsid w:val="00F87BE2"/>
    <w:rsid w:val="00F92CAA"/>
    <w:rsid w:val="00F94416"/>
    <w:rsid w:val="00F95B14"/>
    <w:rsid w:val="00FA05AE"/>
    <w:rsid w:val="00FA39C7"/>
    <w:rsid w:val="00FA451F"/>
    <w:rsid w:val="00FA5D74"/>
    <w:rsid w:val="00FA6BB4"/>
    <w:rsid w:val="00FB20D7"/>
    <w:rsid w:val="00FB22A8"/>
    <w:rsid w:val="00FB38B4"/>
    <w:rsid w:val="00FB7682"/>
    <w:rsid w:val="00FC1122"/>
    <w:rsid w:val="00FC2169"/>
    <w:rsid w:val="00FC3026"/>
    <w:rsid w:val="00FC4007"/>
    <w:rsid w:val="00FC645D"/>
    <w:rsid w:val="00FD2005"/>
    <w:rsid w:val="00FD6E76"/>
    <w:rsid w:val="00FE346C"/>
    <w:rsid w:val="00FE6BEE"/>
    <w:rsid w:val="00FF012F"/>
    <w:rsid w:val="00FF0B18"/>
    <w:rsid w:val="00FF1A32"/>
    <w:rsid w:val="00FF6F52"/>
    <w:rsid w:val="00FF7CE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B2BFB0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12D3"/>
    <w:pPr>
      <w:ind w:left="720"/>
      <w:contextualSpacing/>
    </w:pPr>
  </w:style>
  <w:style w:type="character" w:styleId="CommentReference">
    <w:name w:val="annotation reference"/>
    <w:basedOn w:val="DefaultParagraphFont"/>
    <w:uiPriority w:val="99"/>
    <w:semiHidden/>
    <w:unhideWhenUsed/>
    <w:rsid w:val="00715689"/>
    <w:rPr>
      <w:sz w:val="18"/>
      <w:szCs w:val="18"/>
    </w:rPr>
  </w:style>
  <w:style w:type="paragraph" w:styleId="CommentText">
    <w:name w:val="annotation text"/>
    <w:basedOn w:val="Normal"/>
    <w:link w:val="CommentTextChar"/>
    <w:uiPriority w:val="99"/>
    <w:semiHidden/>
    <w:unhideWhenUsed/>
    <w:rsid w:val="00715689"/>
  </w:style>
  <w:style w:type="character" w:customStyle="1" w:styleId="CommentTextChar">
    <w:name w:val="Comment Text Char"/>
    <w:basedOn w:val="DefaultParagraphFont"/>
    <w:link w:val="CommentText"/>
    <w:uiPriority w:val="99"/>
    <w:semiHidden/>
    <w:rsid w:val="00715689"/>
  </w:style>
  <w:style w:type="paragraph" w:styleId="CommentSubject">
    <w:name w:val="annotation subject"/>
    <w:basedOn w:val="CommentText"/>
    <w:next w:val="CommentText"/>
    <w:link w:val="CommentSubjectChar"/>
    <w:uiPriority w:val="99"/>
    <w:semiHidden/>
    <w:unhideWhenUsed/>
    <w:rsid w:val="00715689"/>
    <w:rPr>
      <w:b/>
      <w:bCs/>
      <w:sz w:val="20"/>
      <w:szCs w:val="20"/>
    </w:rPr>
  </w:style>
  <w:style w:type="character" w:customStyle="1" w:styleId="CommentSubjectChar">
    <w:name w:val="Comment Subject Char"/>
    <w:basedOn w:val="CommentTextChar"/>
    <w:link w:val="CommentSubject"/>
    <w:uiPriority w:val="99"/>
    <w:semiHidden/>
    <w:rsid w:val="00715689"/>
    <w:rPr>
      <w:b/>
      <w:bCs/>
      <w:sz w:val="20"/>
      <w:szCs w:val="20"/>
    </w:rPr>
  </w:style>
  <w:style w:type="paragraph" w:styleId="BalloonText">
    <w:name w:val="Balloon Text"/>
    <w:basedOn w:val="Normal"/>
    <w:link w:val="BalloonTextChar"/>
    <w:uiPriority w:val="99"/>
    <w:semiHidden/>
    <w:unhideWhenUsed/>
    <w:rsid w:val="00715689"/>
    <w:rPr>
      <w:rFonts w:ascii="Lucida Grande" w:hAnsi="Lucida Grande"/>
      <w:sz w:val="18"/>
      <w:szCs w:val="18"/>
    </w:rPr>
  </w:style>
  <w:style w:type="character" w:customStyle="1" w:styleId="BalloonTextChar">
    <w:name w:val="Balloon Text Char"/>
    <w:basedOn w:val="DefaultParagraphFont"/>
    <w:link w:val="BalloonText"/>
    <w:uiPriority w:val="99"/>
    <w:semiHidden/>
    <w:rsid w:val="00715689"/>
    <w:rPr>
      <w:rFonts w:ascii="Lucida Grande" w:hAnsi="Lucida Grande"/>
      <w:sz w:val="18"/>
      <w:szCs w:val="18"/>
    </w:rPr>
  </w:style>
  <w:style w:type="character" w:styleId="Hyperlink">
    <w:name w:val="Hyperlink"/>
    <w:basedOn w:val="DefaultParagraphFont"/>
    <w:uiPriority w:val="99"/>
    <w:unhideWhenUsed/>
    <w:rsid w:val="00276817"/>
    <w:rPr>
      <w:color w:val="0000FF" w:themeColor="hyperlink"/>
      <w:u w:val="single"/>
    </w:rPr>
  </w:style>
  <w:style w:type="table" w:styleId="TableGrid">
    <w:name w:val="Table Grid"/>
    <w:basedOn w:val="TableNormal"/>
    <w:uiPriority w:val="59"/>
    <w:rsid w:val="0052620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9744C2"/>
    <w:pPr>
      <w:tabs>
        <w:tab w:val="center" w:pos="4320"/>
        <w:tab w:val="right" w:pos="8640"/>
      </w:tabs>
    </w:pPr>
  </w:style>
  <w:style w:type="character" w:customStyle="1" w:styleId="FooterChar">
    <w:name w:val="Footer Char"/>
    <w:basedOn w:val="DefaultParagraphFont"/>
    <w:link w:val="Footer"/>
    <w:uiPriority w:val="99"/>
    <w:rsid w:val="009744C2"/>
  </w:style>
  <w:style w:type="character" w:styleId="PageNumber">
    <w:name w:val="page number"/>
    <w:basedOn w:val="DefaultParagraphFont"/>
    <w:uiPriority w:val="99"/>
    <w:semiHidden/>
    <w:unhideWhenUsed/>
    <w:rsid w:val="009744C2"/>
  </w:style>
  <w:style w:type="paragraph" w:styleId="FootnoteText">
    <w:name w:val="footnote text"/>
    <w:basedOn w:val="Normal"/>
    <w:link w:val="FootnoteTextChar"/>
    <w:uiPriority w:val="99"/>
    <w:unhideWhenUsed/>
    <w:rsid w:val="00D84F83"/>
  </w:style>
  <w:style w:type="character" w:customStyle="1" w:styleId="FootnoteTextChar">
    <w:name w:val="Footnote Text Char"/>
    <w:basedOn w:val="DefaultParagraphFont"/>
    <w:link w:val="FootnoteText"/>
    <w:uiPriority w:val="99"/>
    <w:rsid w:val="00D84F83"/>
  </w:style>
  <w:style w:type="character" w:styleId="FootnoteReference">
    <w:name w:val="footnote reference"/>
    <w:basedOn w:val="DefaultParagraphFont"/>
    <w:uiPriority w:val="99"/>
    <w:unhideWhenUsed/>
    <w:rsid w:val="00D84F83"/>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12D3"/>
    <w:pPr>
      <w:ind w:left="720"/>
      <w:contextualSpacing/>
    </w:pPr>
  </w:style>
  <w:style w:type="character" w:styleId="CommentReference">
    <w:name w:val="annotation reference"/>
    <w:basedOn w:val="DefaultParagraphFont"/>
    <w:uiPriority w:val="99"/>
    <w:semiHidden/>
    <w:unhideWhenUsed/>
    <w:rsid w:val="00715689"/>
    <w:rPr>
      <w:sz w:val="18"/>
      <w:szCs w:val="18"/>
    </w:rPr>
  </w:style>
  <w:style w:type="paragraph" w:styleId="CommentText">
    <w:name w:val="annotation text"/>
    <w:basedOn w:val="Normal"/>
    <w:link w:val="CommentTextChar"/>
    <w:uiPriority w:val="99"/>
    <w:semiHidden/>
    <w:unhideWhenUsed/>
    <w:rsid w:val="00715689"/>
  </w:style>
  <w:style w:type="character" w:customStyle="1" w:styleId="CommentTextChar">
    <w:name w:val="Comment Text Char"/>
    <w:basedOn w:val="DefaultParagraphFont"/>
    <w:link w:val="CommentText"/>
    <w:uiPriority w:val="99"/>
    <w:semiHidden/>
    <w:rsid w:val="00715689"/>
  </w:style>
  <w:style w:type="paragraph" w:styleId="CommentSubject">
    <w:name w:val="annotation subject"/>
    <w:basedOn w:val="CommentText"/>
    <w:next w:val="CommentText"/>
    <w:link w:val="CommentSubjectChar"/>
    <w:uiPriority w:val="99"/>
    <w:semiHidden/>
    <w:unhideWhenUsed/>
    <w:rsid w:val="00715689"/>
    <w:rPr>
      <w:b/>
      <w:bCs/>
      <w:sz w:val="20"/>
      <w:szCs w:val="20"/>
    </w:rPr>
  </w:style>
  <w:style w:type="character" w:customStyle="1" w:styleId="CommentSubjectChar">
    <w:name w:val="Comment Subject Char"/>
    <w:basedOn w:val="CommentTextChar"/>
    <w:link w:val="CommentSubject"/>
    <w:uiPriority w:val="99"/>
    <w:semiHidden/>
    <w:rsid w:val="00715689"/>
    <w:rPr>
      <w:b/>
      <w:bCs/>
      <w:sz w:val="20"/>
      <w:szCs w:val="20"/>
    </w:rPr>
  </w:style>
  <w:style w:type="paragraph" w:styleId="BalloonText">
    <w:name w:val="Balloon Text"/>
    <w:basedOn w:val="Normal"/>
    <w:link w:val="BalloonTextChar"/>
    <w:uiPriority w:val="99"/>
    <w:semiHidden/>
    <w:unhideWhenUsed/>
    <w:rsid w:val="00715689"/>
    <w:rPr>
      <w:rFonts w:ascii="Lucida Grande" w:hAnsi="Lucida Grande"/>
      <w:sz w:val="18"/>
      <w:szCs w:val="18"/>
    </w:rPr>
  </w:style>
  <w:style w:type="character" w:customStyle="1" w:styleId="BalloonTextChar">
    <w:name w:val="Balloon Text Char"/>
    <w:basedOn w:val="DefaultParagraphFont"/>
    <w:link w:val="BalloonText"/>
    <w:uiPriority w:val="99"/>
    <w:semiHidden/>
    <w:rsid w:val="00715689"/>
    <w:rPr>
      <w:rFonts w:ascii="Lucida Grande" w:hAnsi="Lucida Grande"/>
      <w:sz w:val="18"/>
      <w:szCs w:val="18"/>
    </w:rPr>
  </w:style>
  <w:style w:type="character" w:styleId="Hyperlink">
    <w:name w:val="Hyperlink"/>
    <w:basedOn w:val="DefaultParagraphFont"/>
    <w:uiPriority w:val="99"/>
    <w:unhideWhenUsed/>
    <w:rsid w:val="00276817"/>
    <w:rPr>
      <w:color w:val="0000FF" w:themeColor="hyperlink"/>
      <w:u w:val="single"/>
    </w:rPr>
  </w:style>
  <w:style w:type="table" w:styleId="TableGrid">
    <w:name w:val="Table Grid"/>
    <w:basedOn w:val="TableNormal"/>
    <w:uiPriority w:val="59"/>
    <w:rsid w:val="0052620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9744C2"/>
    <w:pPr>
      <w:tabs>
        <w:tab w:val="center" w:pos="4320"/>
        <w:tab w:val="right" w:pos="8640"/>
      </w:tabs>
    </w:pPr>
  </w:style>
  <w:style w:type="character" w:customStyle="1" w:styleId="FooterChar">
    <w:name w:val="Footer Char"/>
    <w:basedOn w:val="DefaultParagraphFont"/>
    <w:link w:val="Footer"/>
    <w:uiPriority w:val="99"/>
    <w:rsid w:val="009744C2"/>
  </w:style>
  <w:style w:type="character" w:styleId="PageNumber">
    <w:name w:val="page number"/>
    <w:basedOn w:val="DefaultParagraphFont"/>
    <w:uiPriority w:val="99"/>
    <w:semiHidden/>
    <w:unhideWhenUsed/>
    <w:rsid w:val="009744C2"/>
  </w:style>
  <w:style w:type="paragraph" w:styleId="FootnoteText">
    <w:name w:val="footnote text"/>
    <w:basedOn w:val="Normal"/>
    <w:link w:val="FootnoteTextChar"/>
    <w:uiPriority w:val="99"/>
    <w:unhideWhenUsed/>
    <w:rsid w:val="00D84F83"/>
  </w:style>
  <w:style w:type="character" w:customStyle="1" w:styleId="FootnoteTextChar">
    <w:name w:val="Footnote Text Char"/>
    <w:basedOn w:val="DefaultParagraphFont"/>
    <w:link w:val="FootnoteText"/>
    <w:uiPriority w:val="99"/>
    <w:rsid w:val="00D84F83"/>
  </w:style>
  <w:style w:type="character" w:styleId="FootnoteReference">
    <w:name w:val="footnote reference"/>
    <w:basedOn w:val="DefaultParagraphFont"/>
    <w:uiPriority w:val="99"/>
    <w:unhideWhenUsed/>
    <w:rsid w:val="00D84F8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12</Pages>
  <Words>11117</Words>
  <Characters>63372</Characters>
  <Application>Microsoft Macintosh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Liverpool University</Company>
  <LinksUpToDate>false</LinksUpToDate>
  <CharactersWithSpaces>743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s Goebel</dc:creator>
  <cp:lastModifiedBy>Andreas Goebel</cp:lastModifiedBy>
  <cp:revision>4</cp:revision>
  <cp:lastPrinted>2016-02-18T18:36:00Z</cp:lastPrinted>
  <dcterms:created xsi:type="dcterms:W3CDTF">2016-02-07T09:23:00Z</dcterms:created>
  <dcterms:modified xsi:type="dcterms:W3CDTF">2016-07-05T14:19:00Z</dcterms:modified>
</cp:coreProperties>
</file>